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E6AA0" w14:textId="12F2E9C1" w:rsidR="0050247A" w:rsidRPr="00C42D50" w:rsidRDefault="003A5854" w:rsidP="00C42D50">
      <w:pPr>
        <w:spacing w:after="0" w:line="240" w:lineRule="auto"/>
        <w:jc w:val="both"/>
        <w:rPr>
          <w:rFonts w:ascii="Arial" w:hAnsi="Arial" w:cs="Arial"/>
          <w:b/>
          <w:bCs/>
        </w:rPr>
      </w:pPr>
      <w:r w:rsidRPr="005A2087">
        <w:rPr>
          <w:rFonts w:ascii="Arial" w:hAnsi="Arial" w:cs="Arial"/>
          <w:b/>
          <w:bCs/>
        </w:rPr>
        <w:t xml:space="preserve">Specific aims </w:t>
      </w:r>
    </w:p>
    <w:p w14:paraId="3A327853" w14:textId="262BAFDE" w:rsidR="003A5854" w:rsidDel="00DD5B27" w:rsidRDefault="0050247A" w:rsidP="00791097">
      <w:pPr>
        <w:spacing w:after="0" w:line="240" w:lineRule="auto"/>
        <w:ind w:firstLine="720"/>
        <w:jc w:val="both"/>
        <w:rPr>
          <w:del w:id="0" w:author="David St-Amand" w:date="2024-04-15T21:10:00Z"/>
          <w:rFonts w:ascii="Arial" w:hAnsi="Arial" w:cs="Arial"/>
        </w:rPr>
      </w:pPr>
      <w:ins w:id="1" w:author=". David ." w:date="2024-04-15T16:42:00Z">
        <w:r>
          <w:rPr>
            <w:rFonts w:ascii="Arial" w:hAnsi="Arial" w:cs="Arial"/>
          </w:rPr>
          <w:t xml:space="preserve">The </w:t>
        </w:r>
      </w:ins>
      <w:ins w:id="2" w:author=". David ." w:date="2024-04-15T16:45:00Z">
        <w:r>
          <w:rPr>
            <w:rFonts w:ascii="Arial" w:hAnsi="Arial" w:cs="Arial"/>
          </w:rPr>
          <w:t xml:space="preserve">retina has to compress the visual world </w:t>
        </w:r>
      </w:ins>
      <w:ins w:id="3" w:author=". David ." w:date="2024-04-15T16:46:00Z">
        <w:r>
          <w:rPr>
            <w:rFonts w:ascii="Arial" w:hAnsi="Arial" w:cs="Arial"/>
          </w:rPr>
          <w:t>so that it can</w:t>
        </w:r>
      </w:ins>
      <w:ins w:id="4" w:author=". David ." w:date="2024-04-15T16:51:00Z">
        <w:r w:rsidR="00804FAA">
          <w:rPr>
            <w:rFonts w:ascii="Arial" w:hAnsi="Arial" w:cs="Arial"/>
          </w:rPr>
          <w:t xml:space="preserve"> </w:t>
        </w:r>
      </w:ins>
      <w:ins w:id="5" w:author=". David ." w:date="2024-04-15T16:46:00Z">
        <w:r>
          <w:rPr>
            <w:rFonts w:ascii="Arial" w:hAnsi="Arial" w:cs="Arial"/>
          </w:rPr>
          <w:t xml:space="preserve">be sent to the cortex through the optic nerve. This information is separated into </w:t>
        </w:r>
      </w:ins>
      <w:del w:id="6" w:author=". David ." w:date="2024-04-15T16:46:00Z">
        <w:r w:rsidR="003A5854" w:rsidDel="0050247A">
          <w:rPr>
            <w:rFonts w:ascii="Arial" w:hAnsi="Arial" w:cs="Arial"/>
          </w:rPr>
          <w:delText xml:space="preserve">The retina is composed of </w:delText>
        </w:r>
      </w:del>
      <w:r w:rsidR="003A5854">
        <w:rPr>
          <w:rFonts w:ascii="Arial" w:hAnsi="Arial" w:cs="Arial"/>
        </w:rPr>
        <w:t xml:space="preserve">multiple pathways, with each pathway processing specific visual information. </w:t>
      </w:r>
      <w:ins w:id="7" w:author=". David ." w:date="2024-04-15T16:40:00Z">
        <w:r>
          <w:rPr>
            <w:rFonts w:ascii="Arial" w:hAnsi="Arial" w:cs="Arial"/>
          </w:rPr>
          <w:t>These pathways do not encode all information in visual scenes,</w:t>
        </w:r>
      </w:ins>
      <w:ins w:id="8" w:author=". David ." w:date="2024-04-15T16:52:00Z">
        <w:r w:rsidR="00804FAA">
          <w:rPr>
            <w:rFonts w:ascii="Arial" w:hAnsi="Arial" w:cs="Arial"/>
          </w:rPr>
          <w:t xml:space="preserve"> but instead focus on encoding specific patterns of stimuli. </w:t>
        </w:r>
      </w:ins>
      <w:ins w:id="9" w:author=". David ." w:date="2024-04-15T16:53:00Z">
        <w:r w:rsidR="00804FAA">
          <w:rPr>
            <w:rFonts w:ascii="Arial" w:hAnsi="Arial" w:cs="Arial"/>
          </w:rPr>
          <w:t xml:space="preserve">While we know what visual information is encoded by these neurons, physiology cannot tell us </w:t>
        </w:r>
        <w:r w:rsidR="00804FAA">
          <w:rPr>
            <w:rFonts w:ascii="Arial" w:hAnsi="Arial" w:cs="Arial"/>
            <w:i/>
            <w:iCs/>
          </w:rPr>
          <w:t>why</w:t>
        </w:r>
        <w:r w:rsidR="00804FAA">
          <w:rPr>
            <w:rFonts w:ascii="Arial" w:hAnsi="Arial" w:cs="Arial"/>
          </w:rPr>
          <w:t xml:space="preserve"> </w:t>
        </w:r>
      </w:ins>
      <w:ins w:id="10" w:author=". David ." w:date="2024-04-15T16:54:00Z">
        <w:r w:rsidR="00804FAA">
          <w:rPr>
            <w:rFonts w:ascii="Arial" w:hAnsi="Arial" w:cs="Arial"/>
          </w:rPr>
          <w:t>the receptive fields of neurons are how they are.</w:t>
        </w:r>
      </w:ins>
      <w:ins w:id="11" w:author=". David ." w:date="2024-04-15T16:55:00Z">
        <w:r w:rsidR="00804FAA">
          <w:rPr>
            <w:rFonts w:ascii="Arial" w:hAnsi="Arial" w:cs="Arial"/>
          </w:rPr>
          <w:t xml:space="preserve"> </w:t>
        </w:r>
      </w:ins>
      <w:ins w:id="12" w:author="David St-Amand" w:date="2024-04-15T20:20:00Z">
        <w:r w:rsidR="004333D3">
          <w:rPr>
            <w:rFonts w:ascii="Arial" w:hAnsi="Arial" w:cs="Arial"/>
          </w:rPr>
          <w:t xml:space="preserve">To </w:t>
        </w:r>
      </w:ins>
      <w:ins w:id="13" w:author=". David ." w:date="2024-04-15T16:55:00Z">
        <w:del w:id="14" w:author="David St-Amand" w:date="2024-04-15T20:20:00Z">
          <w:r w:rsidR="00804FAA" w:rsidDel="004333D3">
            <w:rPr>
              <w:rFonts w:ascii="Arial" w:hAnsi="Arial" w:cs="Arial"/>
            </w:rPr>
            <w:delText>To answer this question,</w:delText>
          </w:r>
        </w:del>
      </w:ins>
      <w:ins w:id="15" w:author=". David ." w:date="2024-04-15T16:54:00Z">
        <w:del w:id="16" w:author="David St-Amand" w:date="2024-04-15T20:20:00Z">
          <w:r w:rsidR="00804FAA" w:rsidDel="004333D3">
            <w:rPr>
              <w:rFonts w:ascii="Arial" w:hAnsi="Arial" w:cs="Arial"/>
            </w:rPr>
            <w:delText xml:space="preserve"> </w:delText>
          </w:r>
        </w:del>
      </w:ins>
      <w:ins w:id="17" w:author="David St-Amand" w:date="2024-04-15T20:16:00Z">
        <w:r w:rsidR="004333D3">
          <w:rPr>
            <w:rFonts w:ascii="Arial" w:hAnsi="Arial" w:cs="Arial"/>
          </w:rPr>
          <w:t xml:space="preserve">understand how the retina processes information, </w:t>
        </w:r>
      </w:ins>
      <w:ins w:id="18" w:author="David St-Amand" w:date="2024-04-15T20:20:00Z">
        <w:r w:rsidR="004333D3">
          <w:rPr>
            <w:rFonts w:ascii="Arial" w:hAnsi="Arial" w:cs="Arial"/>
          </w:rPr>
          <w:t xml:space="preserve">we need </w:t>
        </w:r>
      </w:ins>
      <w:ins w:id="19" w:author="David St-Amand" w:date="2024-04-15T20:16:00Z">
        <w:r w:rsidR="004333D3">
          <w:rPr>
            <w:rFonts w:ascii="Arial" w:hAnsi="Arial" w:cs="Arial"/>
          </w:rPr>
          <w:t>quantitative theories that can explain retinal physiology.</w:t>
        </w:r>
      </w:ins>
      <w:ins w:id="20" w:author=". David ." w:date="2024-04-15T16:51:00Z">
        <w:r w:rsidR="00804FAA">
          <w:rPr>
            <w:rFonts w:ascii="Arial" w:hAnsi="Arial" w:cs="Arial"/>
          </w:rPr>
          <w:t xml:space="preserve"> </w:t>
        </w:r>
      </w:ins>
      <w:ins w:id="21" w:author="David St-Amand" w:date="2024-04-15T21:35:00Z">
        <w:r w:rsidR="006E6CCC">
          <w:rPr>
            <w:rFonts w:ascii="Arial" w:hAnsi="Arial" w:cs="Arial"/>
          </w:rPr>
          <w:t>T</w:t>
        </w:r>
      </w:ins>
      <w:commentRangeStart w:id="22"/>
      <w:ins w:id="23" w:author="John Pearson" w:date="2024-04-02T08:15:00Z">
        <w:del w:id="24" w:author=". David ." w:date="2024-04-15T16:55:00Z">
          <w:r w:rsidR="00A5075E" w:rsidDel="00804FAA">
            <w:rPr>
              <w:rFonts w:ascii="Arial" w:hAnsi="Arial" w:cs="Arial"/>
            </w:rPr>
            <w:delText>Yet t</w:delText>
          </w:r>
        </w:del>
      </w:ins>
      <w:del w:id="25" w:author=". David ." w:date="2024-04-15T16:55:00Z">
        <w:r w:rsidR="003A5854" w:rsidDel="00804FAA">
          <w:rPr>
            <w:rFonts w:ascii="Arial" w:hAnsi="Arial" w:cs="Arial"/>
          </w:rPr>
          <w:delText xml:space="preserve">These pathways do not process all visual information equally: some </w:delText>
        </w:r>
      </w:del>
      <w:ins w:id="26" w:author="John Pearson" w:date="2024-04-02T08:16:00Z">
        <w:del w:id="27" w:author=". David ." w:date="2024-04-15T16:55:00Z">
          <w:r w:rsidR="00A5075E" w:rsidDel="00804FAA">
            <w:rPr>
              <w:rFonts w:ascii="Arial" w:hAnsi="Arial" w:cs="Arial"/>
            </w:rPr>
            <w:delText xml:space="preserve">types of </w:delText>
          </w:r>
        </w:del>
      </w:ins>
      <w:del w:id="28" w:author=". David ." w:date="2024-04-15T16:55:00Z">
        <w:r w:rsidR="003A5854" w:rsidDel="00804FAA">
          <w:rPr>
            <w:rFonts w:ascii="Arial" w:hAnsi="Arial" w:cs="Arial"/>
          </w:rPr>
          <w:delText xml:space="preserve">information </w:delText>
        </w:r>
      </w:del>
      <w:ins w:id="29" w:author="John Pearson" w:date="2024-04-02T08:16:00Z">
        <w:del w:id="30" w:author=". David ." w:date="2024-04-15T16:55:00Z">
          <w:r w:rsidR="00A5075E" w:rsidDel="00804FAA">
            <w:rPr>
              <w:rFonts w:ascii="Arial" w:hAnsi="Arial" w:cs="Arial"/>
            </w:rPr>
            <w:delText>are</w:delText>
          </w:r>
        </w:del>
      </w:ins>
      <w:del w:id="31" w:author=". David ." w:date="2024-04-15T16:55:00Z">
        <w:r w:rsidR="003A5854" w:rsidDel="00804FAA">
          <w:rPr>
            <w:rFonts w:ascii="Arial" w:hAnsi="Arial" w:cs="Arial"/>
          </w:rPr>
          <w:delText>is better represented by neurons than other</w:delText>
        </w:r>
      </w:del>
      <w:ins w:id="32" w:author="John Pearson" w:date="2024-04-02T08:16:00Z">
        <w:del w:id="33" w:author=". David ." w:date="2024-04-15T16:55:00Z">
          <w:r w:rsidR="00A5075E" w:rsidDel="00804FAA">
            <w:rPr>
              <w:rFonts w:ascii="Arial" w:hAnsi="Arial" w:cs="Arial"/>
            </w:rPr>
            <w:delText>s</w:delText>
          </w:r>
        </w:del>
      </w:ins>
      <w:del w:id="34" w:author=". David ." w:date="2024-04-15T16:55:00Z">
        <w:r w:rsidR="003A5854" w:rsidDel="00804FAA">
          <w:rPr>
            <w:rFonts w:ascii="Arial" w:hAnsi="Arial" w:cs="Arial"/>
          </w:rPr>
          <w:delText xml:space="preserve">, </w:delText>
        </w:r>
        <w:commentRangeStart w:id="35"/>
        <w:r w:rsidR="003A5854" w:rsidDel="00804FAA">
          <w:rPr>
            <w:rFonts w:ascii="Arial" w:hAnsi="Arial" w:cs="Arial"/>
          </w:rPr>
          <w:delText>supposedly because it is more adaptive</w:delText>
        </w:r>
        <w:commentRangeEnd w:id="35"/>
        <w:r w:rsidR="00A5075E" w:rsidDel="00804FAA">
          <w:rPr>
            <w:rStyle w:val="CommentReference"/>
          </w:rPr>
          <w:commentReference w:id="35"/>
        </w:r>
        <w:r w:rsidR="003A5854" w:rsidDel="00804FAA">
          <w:rPr>
            <w:rFonts w:ascii="Arial" w:hAnsi="Arial" w:cs="Arial"/>
          </w:rPr>
          <w:delText xml:space="preserve">. While we </w:delText>
        </w:r>
        <w:commentRangeStart w:id="36"/>
        <w:r w:rsidR="003A5854" w:rsidDel="00804FAA">
          <w:rPr>
            <w:rFonts w:ascii="Arial" w:hAnsi="Arial" w:cs="Arial"/>
          </w:rPr>
          <w:delText>know the physiologically behind such phenomenon</w:delText>
        </w:r>
      </w:del>
      <w:ins w:id="37" w:author="John Pearson" w:date="2024-04-02T08:17:00Z">
        <w:del w:id="38" w:author=". David ." w:date="2024-04-15T16:55:00Z">
          <w:r w:rsidR="00A5075E" w:rsidDel="00804FAA">
            <w:rPr>
              <w:rFonts w:ascii="Arial" w:hAnsi="Arial" w:cs="Arial"/>
            </w:rPr>
            <w:delText>phenomena</w:delText>
          </w:r>
          <w:commentRangeEnd w:id="36"/>
          <w:r w:rsidR="00A5075E" w:rsidDel="00804FAA">
            <w:rPr>
              <w:rStyle w:val="CommentReference"/>
            </w:rPr>
            <w:commentReference w:id="36"/>
          </w:r>
        </w:del>
      </w:ins>
      <w:del w:id="39" w:author=". David ." w:date="2024-04-15T16:55:00Z">
        <w:r w:rsidR="003A5854" w:rsidDel="00804FAA">
          <w:rPr>
            <w:rFonts w:ascii="Arial" w:hAnsi="Arial" w:cs="Arial"/>
          </w:rPr>
          <w:delText xml:space="preserve">, our understanding of why </w:delText>
        </w:r>
        <w:commentRangeStart w:id="40"/>
        <w:r w:rsidR="003A5854" w:rsidDel="00804FAA">
          <w:rPr>
            <w:rFonts w:ascii="Arial" w:hAnsi="Arial" w:cs="Arial"/>
          </w:rPr>
          <w:delText xml:space="preserve">evolution designed </w:delText>
        </w:r>
        <w:commentRangeEnd w:id="40"/>
        <w:r w:rsidR="00A5075E" w:rsidDel="00804FAA">
          <w:rPr>
            <w:rStyle w:val="CommentReference"/>
          </w:rPr>
          <w:commentReference w:id="40"/>
        </w:r>
        <w:r w:rsidR="003A5854" w:rsidDel="00804FAA">
          <w:rPr>
            <w:rFonts w:ascii="Arial" w:hAnsi="Arial" w:cs="Arial"/>
          </w:rPr>
          <w:delText xml:space="preserve">the retina to better process certain types of information, is currently lacking. </w:delText>
        </w:r>
        <w:commentRangeEnd w:id="22"/>
        <w:r w:rsidR="00A5075E" w:rsidDel="00804FAA">
          <w:rPr>
            <w:rStyle w:val="CommentReference"/>
          </w:rPr>
          <w:commentReference w:id="22"/>
        </w:r>
        <w:commentRangeStart w:id="41"/>
        <w:r w:rsidR="003A5854" w:rsidDel="00804FAA">
          <w:rPr>
            <w:rFonts w:ascii="Arial" w:hAnsi="Arial" w:cs="Arial"/>
          </w:rPr>
          <w:delText>To truly understand what the retina does,</w:delText>
        </w:r>
      </w:del>
      <w:del w:id="42" w:author="David St-Amand" w:date="2024-04-15T20:11:00Z">
        <w:r w:rsidR="003A5854" w:rsidDel="003E2C43">
          <w:rPr>
            <w:rFonts w:ascii="Arial" w:hAnsi="Arial" w:cs="Arial"/>
          </w:rPr>
          <w:delText xml:space="preserve"> we need mathematical theories that can explain as much of the retinal physiology with as few assumptions as possible</w:delText>
        </w:r>
      </w:del>
      <w:del w:id="43" w:author="David St-Amand" w:date="2024-04-15T21:35:00Z">
        <w:r w:rsidR="003A5854" w:rsidDel="006E6CCC">
          <w:rPr>
            <w:rFonts w:ascii="Arial" w:hAnsi="Arial" w:cs="Arial"/>
          </w:rPr>
          <w:delText>.</w:delText>
        </w:r>
        <w:commentRangeEnd w:id="41"/>
        <w:r w:rsidR="00A5075E" w:rsidDel="006E6CCC">
          <w:rPr>
            <w:rStyle w:val="CommentReference"/>
          </w:rPr>
          <w:commentReference w:id="41"/>
        </w:r>
        <w:r w:rsidR="003A5854" w:rsidDel="006E6CCC">
          <w:rPr>
            <w:rFonts w:ascii="Arial" w:hAnsi="Arial" w:cs="Arial"/>
          </w:rPr>
          <w:delText xml:space="preserve"> T</w:delText>
        </w:r>
      </w:del>
      <w:r w:rsidR="003A5854">
        <w:rPr>
          <w:rFonts w:ascii="Arial" w:hAnsi="Arial" w:cs="Arial"/>
        </w:rPr>
        <w:t>he efficient coding hypothesis is o</w:t>
      </w:r>
      <w:r w:rsidR="003A5854" w:rsidRPr="005A2087">
        <w:rPr>
          <w:rFonts w:ascii="Arial" w:hAnsi="Arial" w:cs="Arial"/>
        </w:rPr>
        <w:t>ne of the most successful theories in this vein</w:t>
      </w:r>
      <w:r w:rsidR="003A5854">
        <w:rPr>
          <w:rFonts w:ascii="Arial" w:hAnsi="Arial" w:cs="Arial"/>
        </w:rPr>
        <w:t>, which</w:t>
      </w:r>
      <w:r w:rsidR="003A5854" w:rsidRPr="005A2087">
        <w:rPr>
          <w:rFonts w:ascii="Arial" w:hAnsi="Arial" w:cs="Arial"/>
        </w:rPr>
        <w:t xml:space="preserve"> states that </w:t>
      </w:r>
      <w:ins w:id="44" w:author="David St-Amand" w:date="2024-04-15T20:31:00Z">
        <w:r w:rsidR="00A04F37">
          <w:rPr>
            <w:rFonts w:ascii="Arial" w:hAnsi="Arial" w:cs="Arial"/>
          </w:rPr>
          <w:t xml:space="preserve">the retina </w:t>
        </w:r>
      </w:ins>
      <w:del w:id="45" w:author="David St-Amand" w:date="2024-04-15T20:31:00Z">
        <w:r w:rsidR="003A5854" w:rsidRPr="005A2087" w:rsidDel="00A04F37">
          <w:rPr>
            <w:rFonts w:ascii="Arial" w:hAnsi="Arial" w:cs="Arial"/>
          </w:rPr>
          <w:delText xml:space="preserve">sensory systems </w:delText>
        </w:r>
      </w:del>
      <w:r w:rsidR="003A5854" w:rsidRPr="005A2087">
        <w:rPr>
          <w:rFonts w:ascii="Arial" w:hAnsi="Arial" w:cs="Arial"/>
        </w:rPr>
        <w:t>should remove redundancies</w:t>
      </w:r>
      <w:ins w:id="46" w:author="David St-Amand" w:date="2024-04-15T20:30:00Z">
        <w:r w:rsidR="00A04F37">
          <w:rPr>
            <w:rFonts w:ascii="Arial" w:hAnsi="Arial" w:cs="Arial"/>
          </w:rPr>
          <w:t xml:space="preserve"> to maximize the amount of information transmitted to the brain through the finite-size optic nerve</w:t>
        </w:r>
      </w:ins>
      <w:del w:id="47" w:author="David St-Amand" w:date="2024-04-15T20:31:00Z">
        <w:r w:rsidR="003A5854" w:rsidRPr="005A2087" w:rsidDel="00A04F37">
          <w:rPr>
            <w:rFonts w:ascii="Arial" w:hAnsi="Arial" w:cs="Arial"/>
          </w:rPr>
          <w:delText xml:space="preserve"> in their inputs to </w:delText>
        </w:r>
        <w:commentRangeStart w:id="48"/>
        <w:r w:rsidR="003A5854" w:rsidRPr="005A2087" w:rsidDel="00A04F37">
          <w:rPr>
            <w:rFonts w:ascii="Arial" w:hAnsi="Arial" w:cs="Arial"/>
          </w:rPr>
          <w:delText>optimize the information they process</w:delText>
        </w:r>
        <w:commentRangeEnd w:id="48"/>
        <w:r w:rsidR="00A5075E" w:rsidDel="00A04F37">
          <w:rPr>
            <w:rStyle w:val="CommentReference"/>
          </w:rPr>
          <w:commentReference w:id="48"/>
        </w:r>
      </w:del>
      <w:r w:rsidR="003A5854">
        <w:rPr>
          <w:rFonts w:ascii="Arial" w:hAnsi="Arial" w:cs="Arial"/>
        </w:rPr>
        <w:t xml:space="preserve">. </w:t>
      </w:r>
      <w:r w:rsidR="003A5854" w:rsidRPr="005A2087">
        <w:rPr>
          <w:rFonts w:ascii="Arial" w:hAnsi="Arial" w:cs="Arial"/>
        </w:rPr>
        <w:t xml:space="preserve">This hypothesis has </w:t>
      </w:r>
      <w:del w:id="49" w:author="David St-Amand" w:date="2024-04-15T20:31:00Z">
        <w:r w:rsidR="003A5854" w:rsidRPr="005A2087" w:rsidDel="00A04F37">
          <w:rPr>
            <w:rFonts w:ascii="Arial" w:hAnsi="Arial" w:cs="Arial"/>
          </w:rPr>
          <w:delText xml:space="preserve">been especially successful in the retina, where it </w:delText>
        </w:r>
      </w:del>
      <w:r w:rsidR="003A5854" w:rsidRPr="005A2087">
        <w:rPr>
          <w:rFonts w:ascii="Arial" w:hAnsi="Arial" w:cs="Arial"/>
        </w:rPr>
        <w:t>can explain many features of retinal encoding such as center-surround receptive fields and ON-OFF pathways</w:t>
      </w:r>
      <w:commentRangeStart w:id="50"/>
      <w:r w:rsidR="003A5854" w:rsidRPr="005A2087">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 </w:instrText>
      </w:r>
      <w:r w:rsidR="008D1C0B">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DATA </w:instrText>
      </w:r>
      <w:r w:rsidR="008D1C0B">
        <w:rPr>
          <w:rFonts w:ascii="Arial" w:hAnsi="Arial" w:cs="Arial"/>
        </w:rPr>
      </w:r>
      <w:r w:rsidR="008D1C0B">
        <w:rPr>
          <w:rFonts w:ascii="Arial" w:hAnsi="Arial" w:cs="Arial"/>
        </w:rPr>
        <w:fldChar w:fldCharType="end"/>
      </w:r>
      <w:r w:rsidR="003A5854" w:rsidRPr="005A2087">
        <w:rPr>
          <w:rFonts w:ascii="Arial" w:hAnsi="Arial" w:cs="Arial"/>
        </w:rPr>
        <w:fldChar w:fldCharType="separate"/>
      </w:r>
      <w:r w:rsidR="008D1C0B" w:rsidRPr="008D1C0B">
        <w:rPr>
          <w:rFonts w:ascii="Arial" w:hAnsi="Arial" w:cs="Arial"/>
          <w:noProof/>
          <w:vertAlign w:val="superscript"/>
        </w:rPr>
        <w:t>1-5</w:t>
      </w:r>
      <w:r w:rsidR="003A5854" w:rsidRPr="005A2087">
        <w:rPr>
          <w:rFonts w:ascii="Arial" w:hAnsi="Arial" w:cs="Arial"/>
        </w:rPr>
        <w:fldChar w:fldCharType="end"/>
      </w:r>
      <w:commentRangeEnd w:id="50"/>
      <w:r w:rsidR="00A5075E">
        <w:rPr>
          <w:rStyle w:val="CommentReference"/>
        </w:rPr>
        <w:commentReference w:id="50"/>
      </w:r>
      <w:r w:rsidR="003A5854">
        <w:rPr>
          <w:rFonts w:ascii="Arial" w:hAnsi="Arial" w:cs="Arial"/>
        </w:rPr>
        <w:t xml:space="preserve">. </w:t>
      </w:r>
      <w:commentRangeStart w:id="51"/>
      <w:r w:rsidR="003A5854">
        <w:rPr>
          <w:rFonts w:ascii="Arial" w:hAnsi="Arial" w:cs="Arial"/>
        </w:rPr>
        <w:t xml:space="preserve">However, most of these models </w:t>
      </w:r>
      <w:ins w:id="52" w:author="David St-Amand" w:date="2024-04-15T20:58:00Z">
        <w:r w:rsidR="008D1C0B">
          <w:rPr>
            <w:rFonts w:ascii="Arial" w:hAnsi="Arial" w:cs="Arial"/>
          </w:rPr>
          <w:t xml:space="preserve">assume an infinite number of neurons, </w:t>
        </w:r>
      </w:ins>
      <w:del w:id="53" w:author="David St-Amand" w:date="2024-04-15T20:58:00Z">
        <w:r w:rsidR="003A5854" w:rsidDel="008D1C0B">
          <w:rPr>
            <w:rFonts w:ascii="Arial" w:hAnsi="Arial" w:cs="Arial"/>
          </w:rPr>
          <w:delText>make</w:delText>
        </w:r>
      </w:del>
      <w:ins w:id="54" w:author="David St-Amand" w:date="2024-04-15T20:55:00Z">
        <w:r w:rsidR="008D1C0B">
          <w:rPr>
            <w:rFonts w:ascii="Arial" w:hAnsi="Arial" w:cs="Arial"/>
          </w:rPr>
          <w:t xml:space="preserve">which makes it difficult for these </w:t>
        </w:r>
      </w:ins>
      <w:ins w:id="55" w:author="David St-Amand" w:date="2024-04-15T21:18:00Z">
        <w:r w:rsidR="00B01985">
          <w:rPr>
            <w:rFonts w:ascii="Arial" w:hAnsi="Arial" w:cs="Arial"/>
          </w:rPr>
          <w:t>models</w:t>
        </w:r>
      </w:ins>
      <w:ins w:id="56" w:author="David St-Amand" w:date="2024-04-15T20:55:00Z">
        <w:r w:rsidR="008D1C0B">
          <w:rPr>
            <w:rFonts w:ascii="Arial" w:hAnsi="Arial" w:cs="Arial"/>
          </w:rPr>
          <w:t xml:space="preserve"> to make predictions about how</w:t>
        </w:r>
      </w:ins>
      <w:ins w:id="57" w:author="David St-Amand" w:date="2024-04-15T20:58:00Z">
        <w:r w:rsidR="008D1C0B">
          <w:rPr>
            <w:rFonts w:ascii="Arial" w:hAnsi="Arial" w:cs="Arial"/>
          </w:rPr>
          <w:t xml:space="preserve"> the retina should </w:t>
        </w:r>
      </w:ins>
      <w:ins w:id="58" w:author="David St-Amand" w:date="2024-04-15T21:09:00Z">
        <w:r w:rsidR="00007C76">
          <w:rPr>
            <w:rFonts w:ascii="Arial" w:hAnsi="Arial" w:cs="Arial"/>
          </w:rPr>
          <w:t xml:space="preserve">select what </w:t>
        </w:r>
      </w:ins>
      <w:ins w:id="59" w:author="David St-Amand" w:date="2024-04-15T20:59:00Z">
        <w:r w:rsidR="008D1C0B">
          <w:rPr>
            <w:rFonts w:ascii="Arial" w:hAnsi="Arial" w:cs="Arial"/>
          </w:rPr>
          <w:t>information</w:t>
        </w:r>
      </w:ins>
      <w:ins w:id="60" w:author="David St-Amand" w:date="2024-04-15T21:09:00Z">
        <w:r w:rsidR="00007C76">
          <w:rPr>
            <w:rFonts w:ascii="Arial" w:hAnsi="Arial" w:cs="Arial"/>
          </w:rPr>
          <w:t xml:space="preserve"> to send</w:t>
        </w:r>
      </w:ins>
      <w:ins w:id="61" w:author="David St-Amand" w:date="2024-04-15T20:59:00Z">
        <w:r w:rsidR="008D1C0B">
          <w:rPr>
            <w:rFonts w:ascii="Arial" w:hAnsi="Arial" w:cs="Arial"/>
          </w:rPr>
          <w:t xml:space="preserve"> through the </w:t>
        </w:r>
      </w:ins>
      <w:ins w:id="62" w:author="David St-Amand" w:date="2024-04-15T21:00:00Z">
        <w:r w:rsidR="008D1C0B">
          <w:rPr>
            <w:rFonts w:ascii="Arial" w:hAnsi="Arial" w:cs="Arial"/>
          </w:rPr>
          <w:t xml:space="preserve">finite-size optic nerve. </w:t>
        </w:r>
      </w:ins>
      <w:del w:id="63" w:author="David St-Amand" w:date="2024-04-15T21:00:00Z">
        <w:r w:rsidR="003A5854" w:rsidDel="008D1C0B">
          <w:rPr>
            <w:rFonts w:ascii="Arial" w:hAnsi="Arial" w:cs="Arial"/>
          </w:rPr>
          <w:delText xml:space="preserve"> simplifying assumptions that are biologically unrealistic, such as an infinite number of neurons and the possibility of negative firing rates.</w:delText>
        </w:r>
        <w:commentRangeEnd w:id="51"/>
        <w:r w:rsidR="00A5075E" w:rsidDel="008D1C0B">
          <w:rPr>
            <w:rStyle w:val="CommentReference"/>
          </w:rPr>
          <w:commentReference w:id="51"/>
        </w:r>
        <w:r w:rsidR="003A5854" w:rsidDel="008D1C0B">
          <w:rPr>
            <w:rFonts w:ascii="Arial" w:hAnsi="Arial" w:cs="Arial"/>
          </w:rPr>
          <w:delText xml:space="preserve"> Because of these simplifying assumptions</w:delText>
        </w:r>
        <w:r w:rsidR="003A5854" w:rsidRPr="00804381" w:rsidDel="008D1C0B">
          <w:rPr>
            <w:rFonts w:ascii="Arial" w:hAnsi="Arial" w:cs="Arial"/>
          </w:rPr>
          <w:delText xml:space="preserve">, </w:delText>
        </w:r>
        <w:commentRangeStart w:id="64"/>
        <w:r w:rsidR="003A5854" w:rsidRPr="00804381" w:rsidDel="008D1C0B">
          <w:rPr>
            <w:rFonts w:ascii="Arial" w:hAnsi="Arial" w:cs="Arial"/>
          </w:rPr>
          <w:delText xml:space="preserve">it is currently unclear what predictions the efficient coding hypothesis </w:delText>
        </w:r>
        <w:r w:rsidR="003A5854" w:rsidDel="008D1C0B">
          <w:rPr>
            <w:rFonts w:ascii="Arial" w:hAnsi="Arial" w:cs="Arial"/>
          </w:rPr>
          <w:delText>makes about retinal pathways</w:delText>
        </w:r>
        <w:commentRangeEnd w:id="64"/>
        <w:r w:rsidR="00A5075E" w:rsidDel="008D1C0B">
          <w:rPr>
            <w:rStyle w:val="CommentReference"/>
          </w:rPr>
          <w:commentReference w:id="64"/>
        </w:r>
        <w:r w:rsidR="003A5854" w:rsidRPr="00804381" w:rsidDel="008D1C0B">
          <w:rPr>
            <w:rFonts w:ascii="Arial" w:hAnsi="Arial" w:cs="Arial"/>
          </w:rPr>
          <w:delText>.</w:delText>
        </w:r>
        <w:r w:rsidR="003A5854" w:rsidDel="008D1C0B">
          <w:rPr>
            <w:rFonts w:ascii="Arial" w:hAnsi="Arial" w:cs="Arial"/>
          </w:rPr>
          <w:delText xml:space="preserve"> </w:delText>
        </w:r>
      </w:del>
      <w:ins w:id="65" w:author="David St-Amand" w:date="2024-04-15T21:27:00Z">
        <w:r w:rsidR="00CE14EB">
          <w:rPr>
            <w:rFonts w:ascii="Arial" w:hAnsi="Arial" w:cs="Arial"/>
          </w:rPr>
          <w:t>My project will make such predictions by using</w:t>
        </w:r>
      </w:ins>
      <w:del w:id="66" w:author="David St-Amand" w:date="2024-04-15T21:00:00Z">
        <w:r w:rsidR="003A5854" w:rsidDel="008D1C0B">
          <w:rPr>
            <w:rFonts w:ascii="Arial" w:hAnsi="Arial" w:cs="Arial"/>
          </w:rPr>
          <w:delText xml:space="preserve"> </w:delText>
        </w:r>
      </w:del>
      <w:commentRangeStart w:id="67"/>
      <w:del w:id="68" w:author="David St-Amand" w:date="2024-04-15T21:03:00Z">
        <w:r w:rsidR="003A5854" w:rsidDel="00007C76">
          <w:rPr>
            <w:rFonts w:ascii="Arial" w:hAnsi="Arial" w:cs="Arial"/>
          </w:rPr>
          <w:delText xml:space="preserve">To fill this gap </w:delText>
        </w:r>
        <w:commentRangeEnd w:id="67"/>
        <w:r w:rsidR="005803DD" w:rsidDel="00007C76">
          <w:rPr>
            <w:rStyle w:val="CommentReference"/>
          </w:rPr>
          <w:commentReference w:id="67"/>
        </w:r>
      </w:del>
      <w:del w:id="69" w:author="David St-Amand" w:date="2024-04-15T21:06:00Z">
        <w:r w:rsidR="003A5854" w:rsidDel="00007C76">
          <w:rPr>
            <w:rFonts w:ascii="Arial" w:hAnsi="Arial" w:cs="Arial"/>
          </w:rPr>
          <w:delText xml:space="preserve">in knowledge, </w:delText>
        </w:r>
      </w:del>
      <w:del w:id="70" w:author="David St-Amand" w:date="2024-04-15T21:27:00Z">
        <w:r w:rsidR="003A5854" w:rsidDel="00CE14EB">
          <w:rPr>
            <w:rFonts w:ascii="Arial" w:hAnsi="Arial" w:cs="Arial"/>
          </w:rPr>
          <w:delText>I will use</w:delText>
        </w:r>
      </w:del>
      <w:r w:rsidR="003A5854">
        <w:rPr>
          <w:rFonts w:ascii="Arial" w:hAnsi="Arial" w:cs="Arial"/>
        </w:rPr>
        <w:t xml:space="preserve"> machine learning </w:t>
      </w:r>
      <w:del w:id="71" w:author="John Pearson" w:date="2024-04-02T08:23:00Z">
        <w:r w:rsidR="003A5854" w:rsidDel="005803DD">
          <w:rPr>
            <w:rFonts w:ascii="Arial" w:hAnsi="Arial" w:cs="Arial"/>
          </w:rPr>
          <w:delText xml:space="preserve">model </w:delText>
        </w:r>
      </w:del>
      <w:r w:rsidR="003A5854">
        <w:rPr>
          <w:rFonts w:ascii="Arial" w:hAnsi="Arial" w:cs="Arial"/>
        </w:rPr>
        <w:t xml:space="preserve">to build a more flexible </w:t>
      </w:r>
      <w:ins w:id="72" w:author="David St-Amand" w:date="2024-04-15T21:25:00Z">
        <w:r w:rsidR="00C74893">
          <w:rPr>
            <w:rFonts w:ascii="Arial" w:hAnsi="Arial" w:cs="Arial"/>
          </w:rPr>
          <w:t xml:space="preserve">efficient coding </w:t>
        </w:r>
      </w:ins>
      <w:r w:rsidR="003A5854">
        <w:rPr>
          <w:rFonts w:ascii="Arial" w:hAnsi="Arial" w:cs="Arial"/>
        </w:rPr>
        <w:t>model that</w:t>
      </w:r>
      <w:ins w:id="73" w:author="David St-Amand" w:date="2024-04-15T21:05:00Z">
        <w:r w:rsidR="00007C76">
          <w:rPr>
            <w:rFonts w:ascii="Arial" w:hAnsi="Arial" w:cs="Arial"/>
          </w:rPr>
          <w:t xml:space="preserve"> assumes a limited number of neurons</w:t>
        </w:r>
      </w:ins>
      <w:del w:id="74" w:author="David St-Amand" w:date="2024-04-15T21:05:00Z">
        <w:r w:rsidR="003A5854" w:rsidDel="00007C76">
          <w:rPr>
            <w:rFonts w:ascii="Arial" w:hAnsi="Arial" w:cs="Arial"/>
          </w:rPr>
          <w:delText xml:space="preserve"> can make efficient coding predictions </w:delText>
        </w:r>
        <w:commentRangeStart w:id="75"/>
        <w:r w:rsidR="003A5854" w:rsidDel="00007C76">
          <w:rPr>
            <w:rFonts w:ascii="Arial" w:hAnsi="Arial" w:cs="Arial"/>
          </w:rPr>
          <w:delText>about the structure of neurons into different pathways</w:delText>
        </w:r>
        <w:commentRangeEnd w:id="75"/>
        <w:r w:rsidR="005803DD" w:rsidDel="00007C76">
          <w:rPr>
            <w:rStyle w:val="CommentReference"/>
          </w:rPr>
          <w:commentReference w:id="75"/>
        </w:r>
      </w:del>
      <w:r w:rsidR="003A5854">
        <w:rPr>
          <w:rFonts w:ascii="Arial" w:hAnsi="Arial" w:cs="Arial"/>
        </w:rPr>
        <w:t>. More specifically, I will provide efficient coding predictions about how the retina should process chromatic inputs (Aim 1), and about how the retina should process motion (Aim 2). By comparing these results with experimental data, we will</w:t>
      </w:r>
      <w:ins w:id="76" w:author="David St-Amand" w:date="2024-04-15T21:10:00Z">
        <w:r w:rsidR="00791097">
          <w:rPr>
            <w:rFonts w:ascii="Arial" w:hAnsi="Arial" w:cs="Arial"/>
          </w:rPr>
          <w:t xml:space="preserve"> </w:t>
        </w:r>
      </w:ins>
      <w:ins w:id="77" w:author="David St-Amand" w:date="2024-04-15T21:11:00Z">
        <w:r w:rsidR="00791097">
          <w:rPr>
            <w:rFonts w:ascii="Arial" w:hAnsi="Arial" w:cs="Arial"/>
          </w:rPr>
          <w:t>learn</w:t>
        </w:r>
      </w:ins>
      <w:ins w:id="78" w:author="David St-Amand" w:date="2024-04-15T21:10:00Z">
        <w:r w:rsidR="00791097">
          <w:rPr>
            <w:rFonts w:ascii="Arial" w:hAnsi="Arial" w:cs="Arial"/>
          </w:rPr>
          <w:t xml:space="preserve"> how many properties of </w:t>
        </w:r>
      </w:ins>
      <w:ins w:id="79" w:author="David St-Amand" w:date="2024-04-15T21:28:00Z">
        <w:r w:rsidR="00CE14EB">
          <w:rPr>
            <w:rFonts w:ascii="Arial" w:hAnsi="Arial" w:cs="Arial"/>
          </w:rPr>
          <w:t>retinal receptive fields</w:t>
        </w:r>
      </w:ins>
      <w:ins w:id="80" w:author="David St-Amand" w:date="2024-04-15T21:10:00Z">
        <w:r w:rsidR="00791097">
          <w:rPr>
            <w:rFonts w:ascii="Arial" w:hAnsi="Arial" w:cs="Arial"/>
          </w:rPr>
          <w:t xml:space="preserve"> can be explained by efficient coding principles. </w:t>
        </w:r>
      </w:ins>
      <w:r w:rsidR="003A5854">
        <w:rPr>
          <w:rFonts w:ascii="Arial" w:hAnsi="Arial" w:cs="Arial"/>
        </w:rPr>
        <w:t xml:space="preserve"> </w:t>
      </w:r>
      <w:commentRangeStart w:id="81"/>
      <w:del w:id="82" w:author="David St-Amand" w:date="2024-04-15T21:10:00Z">
        <w:r w:rsidR="003A5854" w:rsidDel="00791097">
          <w:rPr>
            <w:rFonts w:ascii="Arial" w:hAnsi="Arial" w:cs="Arial"/>
          </w:rPr>
          <w:delText xml:space="preserve">know whether the efficient coding hypothesis is sufficient </w:delText>
        </w:r>
        <w:commentRangeEnd w:id="81"/>
        <w:r w:rsidR="005803DD" w:rsidDel="00791097">
          <w:rPr>
            <w:rStyle w:val="CommentReference"/>
          </w:rPr>
          <w:commentReference w:id="81"/>
        </w:r>
      </w:del>
      <w:del w:id="83" w:author="David St-Amand" w:date="2024-04-15T21:11:00Z">
        <w:r w:rsidR="003A5854" w:rsidDel="00791097">
          <w:rPr>
            <w:rFonts w:ascii="Arial" w:hAnsi="Arial" w:cs="Arial"/>
          </w:rPr>
          <w:delText>to explain how the retina encodes natural scenes</w:delText>
        </w:r>
      </w:del>
      <w:del w:id="84" w:author="David St-Amand" w:date="2024-04-15T21:10:00Z">
        <w:r w:rsidR="003A5854" w:rsidDel="00791097">
          <w:rPr>
            <w:rFonts w:ascii="Arial" w:hAnsi="Arial" w:cs="Arial"/>
          </w:rPr>
          <w:delText>.</w:delText>
        </w:r>
      </w:del>
    </w:p>
    <w:p w14:paraId="40CC8B2E" w14:textId="77777777" w:rsidR="00DD5B27" w:rsidRDefault="00DD5B27" w:rsidP="0050247A">
      <w:pPr>
        <w:spacing w:after="0" w:line="240" w:lineRule="auto"/>
        <w:ind w:firstLine="720"/>
        <w:jc w:val="both"/>
        <w:rPr>
          <w:ins w:id="85" w:author="David St-Amand" w:date="2024-04-15T21:35:00Z"/>
          <w:rFonts w:ascii="Arial" w:hAnsi="Arial" w:cs="Arial"/>
        </w:rPr>
      </w:pPr>
    </w:p>
    <w:p w14:paraId="3D3ECCB6" w14:textId="77777777" w:rsidR="003A5854" w:rsidRPr="005A2087" w:rsidRDefault="003A5854" w:rsidP="00791097">
      <w:pPr>
        <w:spacing w:after="0" w:line="240" w:lineRule="auto"/>
        <w:ind w:firstLine="720"/>
        <w:jc w:val="both"/>
        <w:rPr>
          <w:rFonts w:ascii="Arial" w:hAnsi="Arial" w:cs="Arial"/>
        </w:rPr>
        <w:pPrChange w:id="86" w:author="David St-Amand" w:date="2024-04-15T21:10:00Z">
          <w:pPr>
            <w:spacing w:after="0" w:line="240" w:lineRule="auto"/>
            <w:jc w:val="both"/>
          </w:pPr>
        </w:pPrChange>
      </w:pPr>
    </w:p>
    <w:p w14:paraId="2D4043AD"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15710A5C" w14:textId="1055E216" w:rsidR="003A5854" w:rsidRPr="005A2087" w:rsidRDefault="003A5854" w:rsidP="00E85484">
      <w:pPr>
        <w:spacing w:after="0" w:line="240" w:lineRule="auto"/>
        <w:ind w:firstLine="720"/>
        <w:jc w:val="both"/>
        <w:rPr>
          <w:rFonts w:ascii="Arial" w:hAnsi="Arial" w:cs="Arial"/>
        </w:rPr>
      </w:pPr>
      <w:r w:rsidRPr="005A2087">
        <w:rPr>
          <w:rFonts w:ascii="Arial" w:hAnsi="Arial" w:cs="Arial"/>
        </w:rPr>
        <w:t xml:space="preserve">Encoding colors starts at the level of cone photoreceptors in the </w:t>
      </w:r>
      <w:del w:id="87" w:author="David St-Amand" w:date="2024-04-16T00:11:00Z">
        <w:r w:rsidRPr="005A2087" w:rsidDel="007707A2">
          <w:rPr>
            <w:rFonts w:ascii="Arial" w:hAnsi="Arial" w:cs="Arial"/>
          </w:rPr>
          <w:delText xml:space="preserve">fovea of the </w:delText>
        </w:r>
      </w:del>
      <w:r w:rsidRPr="005A2087">
        <w:rPr>
          <w:rFonts w:ascii="Arial" w:hAnsi="Arial" w:cs="Arial"/>
        </w:rPr>
        <w:t>retina</w:t>
      </w:r>
      <w:ins w:id="88" w:author="John Pearson" w:date="2024-04-02T08:26:00Z">
        <w:r w:rsidR="005803DD">
          <w:rPr>
            <w:rFonts w:ascii="Arial" w:hAnsi="Arial" w:cs="Arial"/>
          </w:rPr>
          <w:t>,</w:t>
        </w:r>
      </w:ins>
      <w:del w:id="89" w:author="John Pearson" w:date="2024-04-02T08:26:00Z">
        <w:r w:rsidDel="005803DD">
          <w:rPr>
            <w:rFonts w:ascii="Arial" w:hAnsi="Arial" w:cs="Arial"/>
          </w:rPr>
          <w:delText xml:space="preserve">. </w:delText>
        </w:r>
      </w:del>
      <w:r w:rsidRPr="005A2087">
        <w:rPr>
          <w:rFonts w:ascii="Arial" w:hAnsi="Arial" w:cs="Arial"/>
        </w:rPr>
        <w:t xml:space="preserve"> which come in three types</w:t>
      </w:r>
      <w:ins w:id="90" w:author="John Pearson" w:date="2024-04-02T08:26:00Z">
        <w:r w:rsidR="005803DD">
          <w:rPr>
            <w:rFonts w:ascii="Arial" w:hAnsi="Arial" w:cs="Arial"/>
          </w:rPr>
          <w:t>:</w:t>
        </w:r>
      </w:ins>
      <w:r w:rsidRPr="005A2087">
        <w:rPr>
          <w:rFonts w:ascii="Arial" w:hAnsi="Arial" w:cs="Arial"/>
        </w:rPr>
        <w:t xml:space="preserve"> </w:t>
      </w:r>
      <w:commentRangeStart w:id="91"/>
      <w:commentRangeStart w:id="92"/>
      <w:del w:id="93" w:author="John Pearson" w:date="2024-04-02T08:26:00Z">
        <w:r w:rsidRPr="005A2087" w:rsidDel="005803DD">
          <w:rPr>
            <w:rFonts w:ascii="Arial" w:hAnsi="Arial" w:cs="Arial"/>
          </w:rPr>
          <w:delText>–</w:delText>
        </w:r>
      </w:del>
      <w:r w:rsidRPr="005A2087">
        <w:rPr>
          <w:rFonts w:ascii="Arial" w:hAnsi="Arial" w:cs="Arial"/>
        </w:rPr>
        <w:t>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sidR="008D1C0B">
        <w:rPr>
          <w:rFonts w:ascii="Arial" w:hAnsi="Arial" w:cs="Arial"/>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8D1C0B" w:rsidRPr="008D1C0B">
        <w:rPr>
          <w:rFonts w:ascii="Arial" w:hAnsi="Arial" w:cs="Arial"/>
          <w:noProof/>
          <w:vertAlign w:val="superscript"/>
        </w:rPr>
        <w:t>6</w:t>
      </w:r>
      <w:r w:rsidRPr="005A2087">
        <w:rPr>
          <w:rFonts w:ascii="Arial" w:hAnsi="Arial" w:cs="Arial"/>
        </w:rPr>
        <w:fldChar w:fldCharType="end"/>
      </w:r>
      <w:r w:rsidRPr="005A2087">
        <w:rPr>
          <w:rFonts w:ascii="Arial" w:hAnsi="Arial" w:cs="Arial"/>
        </w:rPr>
        <w:t xml:space="preserve">. </w:t>
      </w:r>
      <w:ins w:id="94" w:author="David St-Amand" w:date="2024-04-15T23:58:00Z">
        <w:r w:rsidR="00B70913">
          <w:rPr>
            <w:rFonts w:ascii="Arial" w:hAnsi="Arial" w:cs="Arial"/>
          </w:rPr>
          <w:t>Most retinal ganglion cells (RGCs)</w:t>
        </w:r>
      </w:ins>
      <w:ins w:id="95" w:author="David St-Amand" w:date="2024-04-16T00:11:00Z">
        <w:r w:rsidR="00341DE4">
          <w:rPr>
            <w:rFonts w:ascii="Arial" w:hAnsi="Arial" w:cs="Arial"/>
          </w:rPr>
          <w:t xml:space="preserve"> </w:t>
        </w:r>
        <w:r w:rsidR="007707A2">
          <w:rPr>
            <w:rFonts w:ascii="Arial" w:hAnsi="Arial" w:cs="Arial"/>
          </w:rPr>
          <w:t>in the fovea are</w:t>
        </w:r>
      </w:ins>
      <w:ins w:id="96" w:author="David St-Amand" w:date="2024-04-15T23:58:00Z">
        <w:r w:rsidR="00B70913">
          <w:rPr>
            <w:rFonts w:ascii="Arial" w:hAnsi="Arial" w:cs="Arial"/>
          </w:rPr>
          <w:t xml:space="preserve"> color-opponent</w:t>
        </w:r>
      </w:ins>
      <w:ins w:id="97" w:author="David St-Amand" w:date="2024-04-16T00:03:00Z">
        <w:r w:rsidR="00B70913">
          <w:rPr>
            <w:rFonts w:ascii="Arial" w:hAnsi="Arial" w:cs="Arial"/>
          </w:rPr>
          <w:t>, meaning they are excited by one color and inhibited by another.</w:t>
        </w:r>
      </w:ins>
      <w:ins w:id="98" w:author="David St-Amand" w:date="2024-04-16T00:11:00Z">
        <w:r w:rsidR="00341DE4">
          <w:rPr>
            <w:rFonts w:ascii="Arial" w:hAnsi="Arial" w:cs="Arial"/>
          </w:rPr>
          <w:t xml:space="preserve"> </w:t>
        </w:r>
      </w:ins>
      <w:ins w:id="99" w:author="David St-Amand" w:date="2024-04-16T00:17:00Z">
        <w:r w:rsidR="00341DE4">
          <w:rPr>
            <w:rFonts w:ascii="Arial" w:hAnsi="Arial" w:cs="Arial"/>
          </w:rPr>
          <w:t>While c</w:t>
        </w:r>
      </w:ins>
      <w:ins w:id="100" w:author="David St-Amand" w:date="2024-04-16T00:03:00Z">
        <w:r w:rsidR="00B70913">
          <w:rPr>
            <w:rFonts w:ascii="Arial" w:hAnsi="Arial" w:cs="Arial"/>
          </w:rPr>
          <w:t>olor-opponency can be explained by efficient coding principles</w:t>
        </w:r>
      </w:ins>
      <w:r w:rsidR="003033BE">
        <w:rPr>
          <w:rFonts w:ascii="Arial" w:hAnsi="Arial" w:cs="Arial"/>
        </w:rPr>
        <w:fldChar w:fldCharType="begin"/>
      </w:r>
      <w:r w:rsidR="003033BE">
        <w:rPr>
          <w:rFonts w:ascii="Arial" w:hAnsi="Arial" w:cs="Arial"/>
        </w:rPr>
        <w:instrText xml:space="preserve"> ADDIN EN.CITE &lt;EndNote&gt;&lt;Cite&gt;&lt;Author&gt;Atick&lt;/Author&gt;&lt;Year&gt;1992&lt;/Year&gt;&lt;RecNum&gt;38&lt;/RecNum&gt;&lt;DisplayText&gt;&lt;style face="superscript"&gt;7, 8&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Cite&gt;&lt;Author&gt;Lee&lt;/Author&gt;&lt;Year&gt;2002&lt;/Year&gt;&lt;RecNum&gt;48&lt;/RecNum&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003033BE">
        <w:rPr>
          <w:rFonts w:ascii="Arial" w:hAnsi="Arial" w:cs="Arial"/>
        </w:rPr>
        <w:fldChar w:fldCharType="separate"/>
      </w:r>
      <w:r w:rsidR="003033BE" w:rsidRPr="003033BE">
        <w:rPr>
          <w:rFonts w:ascii="Arial" w:hAnsi="Arial" w:cs="Arial"/>
          <w:noProof/>
          <w:vertAlign w:val="superscript"/>
        </w:rPr>
        <w:t>7, 8</w:t>
      </w:r>
      <w:r w:rsidR="003033BE">
        <w:rPr>
          <w:rFonts w:ascii="Arial" w:hAnsi="Arial" w:cs="Arial"/>
        </w:rPr>
        <w:fldChar w:fldCharType="end"/>
      </w:r>
      <w:ins w:id="101" w:author="David St-Amand" w:date="2024-04-16T00:03:00Z">
        <w:r w:rsidR="00B70913">
          <w:rPr>
            <w:rFonts w:ascii="Arial" w:hAnsi="Arial" w:cs="Arial"/>
          </w:rPr>
          <w:t xml:space="preserve">, these </w:t>
        </w:r>
      </w:ins>
      <w:ins w:id="102" w:author="David St-Amand" w:date="2024-04-16T00:04:00Z">
        <w:r w:rsidR="00B70913">
          <w:rPr>
            <w:rFonts w:ascii="Arial" w:hAnsi="Arial" w:cs="Arial"/>
          </w:rPr>
          <w:t>models</w:t>
        </w:r>
      </w:ins>
      <w:ins w:id="103" w:author="David St-Amand" w:date="2024-04-16T00:07:00Z">
        <w:r w:rsidR="00B70913">
          <w:rPr>
            <w:rFonts w:ascii="Arial" w:hAnsi="Arial" w:cs="Arial"/>
          </w:rPr>
          <w:t xml:space="preserve"> </w:t>
        </w:r>
      </w:ins>
      <w:ins w:id="104" w:author="David St-Amand" w:date="2024-04-16T00:04:00Z">
        <w:r w:rsidR="00B70913">
          <w:rPr>
            <w:rFonts w:ascii="Arial" w:hAnsi="Arial" w:cs="Arial"/>
          </w:rPr>
          <w:t xml:space="preserve">fail </w:t>
        </w:r>
      </w:ins>
      <w:ins w:id="105" w:author="David St-Amand" w:date="2024-04-16T00:07:00Z">
        <w:r w:rsidR="00B70913">
          <w:rPr>
            <w:rFonts w:ascii="Arial" w:hAnsi="Arial" w:cs="Arial"/>
          </w:rPr>
          <w:t xml:space="preserve">to explain </w:t>
        </w:r>
      </w:ins>
      <w:ins w:id="106" w:author="David St-Amand" w:date="2024-04-16T00:17:00Z">
        <w:r w:rsidR="00341DE4">
          <w:rPr>
            <w:rFonts w:ascii="Arial" w:hAnsi="Arial" w:cs="Arial"/>
          </w:rPr>
          <w:t>red-green opponency</w:t>
        </w:r>
      </w:ins>
      <w:ins w:id="107" w:author="David St-Amand" w:date="2024-04-16T01:13:00Z">
        <w:r w:rsidR="009A5DA8">
          <w:rPr>
            <w:rFonts w:ascii="Arial" w:hAnsi="Arial" w:cs="Arial"/>
          </w:rPr>
          <w:t xml:space="preserve"> in midget cells</w:t>
        </w:r>
      </w:ins>
      <w:ins w:id="108" w:author="David St-Amand" w:date="2024-04-16T00:17:00Z">
        <w:r w:rsidR="00341DE4">
          <w:rPr>
            <w:rFonts w:ascii="Arial" w:hAnsi="Arial" w:cs="Arial"/>
          </w:rPr>
          <w:t>, which</w:t>
        </w:r>
      </w:ins>
      <w:ins w:id="109" w:author="David St-Amand" w:date="2024-04-16T01:12:00Z">
        <w:r w:rsidR="009A5DA8">
          <w:rPr>
            <w:rFonts w:ascii="Arial" w:hAnsi="Arial" w:cs="Arial"/>
          </w:rPr>
          <w:t xml:space="preserve"> </w:t>
        </w:r>
      </w:ins>
      <w:ins w:id="110" w:author="David St-Amand" w:date="2024-04-16T00:17:00Z">
        <w:r w:rsidR="00341DE4">
          <w:rPr>
            <w:rFonts w:ascii="Arial" w:hAnsi="Arial" w:cs="Arial"/>
          </w:rPr>
          <w:t xml:space="preserve">represent 80% of </w:t>
        </w:r>
      </w:ins>
      <w:ins w:id="111" w:author="David St-Amand" w:date="2024-04-16T00:18:00Z">
        <w:r w:rsidR="00341DE4">
          <w:rPr>
            <w:rFonts w:ascii="Arial" w:hAnsi="Arial" w:cs="Arial"/>
          </w:rPr>
          <w:t>RGCs</w:t>
        </w:r>
      </w:ins>
      <w:ins w:id="112" w:author="David St-Amand" w:date="2024-04-16T00:17:00Z">
        <w:r w:rsidR="00341DE4">
          <w:rPr>
            <w:rFonts w:ascii="Arial" w:hAnsi="Arial" w:cs="Arial"/>
          </w:rPr>
          <w:t xml:space="preserve"> in the fovea. </w:t>
        </w:r>
      </w:ins>
      <w:ins w:id="113" w:author="David St-Amand" w:date="2024-04-16T01:10:00Z">
        <w:r w:rsidR="009A5DA8">
          <w:rPr>
            <w:rFonts w:ascii="Arial" w:hAnsi="Arial" w:cs="Arial"/>
          </w:rPr>
          <w:t xml:space="preserve">These models instead predict that </w:t>
        </w:r>
      </w:ins>
      <w:ins w:id="114" w:author="David St-Amand" w:date="2024-04-16T01:14:00Z">
        <w:r w:rsidR="00E07422">
          <w:rPr>
            <w:rFonts w:ascii="Arial" w:hAnsi="Arial" w:cs="Arial"/>
          </w:rPr>
          <w:t xml:space="preserve">most </w:t>
        </w:r>
      </w:ins>
      <w:ins w:id="115" w:author="David St-Amand" w:date="2024-04-16T01:11:00Z">
        <w:r w:rsidR="009A5DA8">
          <w:rPr>
            <w:rFonts w:ascii="Arial" w:hAnsi="Arial" w:cs="Arial"/>
          </w:rPr>
          <w:t>RGCs in the fovea should add</w:t>
        </w:r>
      </w:ins>
      <w:ins w:id="116" w:author="David St-Amand" w:date="2024-04-16T01:15:00Z">
        <w:r w:rsidR="00B91492">
          <w:rPr>
            <w:rFonts w:ascii="Arial" w:hAnsi="Arial" w:cs="Arial"/>
          </w:rPr>
          <w:t xml:space="preserve"> L and M cones.</w:t>
        </w:r>
      </w:ins>
      <w:ins w:id="117" w:author="David St-Amand" w:date="2024-04-16T01:16:00Z">
        <w:r w:rsidR="00B91492">
          <w:rPr>
            <w:rFonts w:ascii="Arial" w:hAnsi="Arial" w:cs="Arial"/>
          </w:rPr>
          <w:t xml:space="preserve"> </w:t>
        </w:r>
        <w:r w:rsidR="00A35B7D">
          <w:rPr>
            <w:rFonts w:ascii="Arial" w:hAnsi="Arial" w:cs="Arial"/>
          </w:rPr>
          <w:t>This phenomenon</w:t>
        </w:r>
      </w:ins>
      <w:ins w:id="118" w:author="David St-Amand" w:date="2024-04-16T01:12:00Z">
        <w:r w:rsidR="009A5DA8">
          <w:rPr>
            <w:rFonts w:ascii="Arial" w:hAnsi="Arial" w:cs="Arial"/>
          </w:rPr>
          <w:t xml:space="preserve"> only occurs in </w:t>
        </w:r>
      </w:ins>
      <w:ins w:id="119" w:author="David St-Amand" w:date="2024-04-16T01:16:00Z">
        <w:r w:rsidR="00B91492">
          <w:rPr>
            <w:rFonts w:ascii="Arial" w:hAnsi="Arial" w:cs="Arial"/>
          </w:rPr>
          <w:t>p</w:t>
        </w:r>
      </w:ins>
      <w:ins w:id="120" w:author="David St-Amand" w:date="2024-04-16T01:12:00Z">
        <w:r w:rsidR="009A5DA8">
          <w:rPr>
            <w:rFonts w:ascii="Arial" w:hAnsi="Arial" w:cs="Arial"/>
          </w:rPr>
          <w:t xml:space="preserve">arasol cells, which represent about 10% of RGCs. </w:t>
        </w:r>
      </w:ins>
      <w:ins w:id="121" w:author="David St-Amand" w:date="2024-04-16T01:19:00Z">
        <w:r w:rsidR="00E85484">
          <w:rPr>
            <w:rFonts w:ascii="Arial" w:hAnsi="Arial" w:cs="Arial"/>
          </w:rPr>
          <w:t xml:space="preserve">The remaining 10% of RGCs are bistratified cells, which </w:t>
        </w:r>
      </w:ins>
      <w:del w:id="122" w:author="David St-Amand" w:date="2024-04-16T01:19:00Z">
        <w:r w:rsidRPr="005A2087" w:rsidDel="00E85484">
          <w:rPr>
            <w:rFonts w:ascii="Arial" w:hAnsi="Arial" w:cs="Arial"/>
          </w:rPr>
          <w:delText xml:space="preserve">This color information is ultimately encoded by RGCs, </w:delText>
        </w:r>
        <w:r w:rsidDel="00E85484">
          <w:rPr>
            <w:rFonts w:ascii="Arial" w:hAnsi="Arial" w:cs="Arial"/>
          </w:rPr>
          <w:delText>which are separated into different pathways. In macaques, midget cells represent roughly 80% of RGCs and encode the discrepancy between L and M cones, which tend to be highly correlated in natural images. Parasol cells (~10%) are separated into two pathways (ON and OFF) that sum L, M and S inputs. Bistratified cells (~10%)</w:delText>
        </w:r>
      </w:del>
      <w:r>
        <w:rPr>
          <w:rFonts w:ascii="Arial" w:hAnsi="Arial" w:cs="Arial"/>
        </w:rPr>
        <w:t xml:space="preserve"> integrate ON inputs from S cones and OFF inputs from L and M cones. Bistratified cells are unique in that they asymmetric, and are the only major cell type to have an ON but not an OFF pathway.</w:t>
      </w:r>
      <w:ins w:id="123" w:author="David St-Amand" w:date="2024-04-16T01:20:00Z">
        <w:r w:rsidR="00E85484">
          <w:rPr>
            <w:rFonts w:ascii="Arial" w:hAnsi="Arial" w:cs="Arial"/>
          </w:rPr>
          <w:t xml:space="preserve"> </w:t>
        </w:r>
      </w:ins>
      <w:r>
        <w:rPr>
          <w:rFonts w:ascii="Arial" w:hAnsi="Arial" w:cs="Arial"/>
        </w:rPr>
        <w:t xml:space="preserve"> </w:t>
      </w:r>
      <w:commentRangeEnd w:id="91"/>
      <w:r w:rsidR="005803DD">
        <w:rPr>
          <w:rStyle w:val="CommentReference"/>
        </w:rPr>
        <w:commentReference w:id="91"/>
      </w:r>
      <w:commentRangeEnd w:id="92"/>
      <w:r w:rsidR="005803DD">
        <w:rPr>
          <w:rStyle w:val="CommentReference"/>
        </w:rPr>
        <w:commentReference w:id="92"/>
      </w:r>
      <w:r>
        <w:rPr>
          <w:rFonts w:ascii="Arial" w:hAnsi="Arial" w:cs="Arial"/>
        </w:rPr>
        <w:t>My model will try to explain two major findings: 1) Why this asymmetry in bistratified cells occurs, and 2) why midget cells represent most neurons</w:t>
      </w:r>
      <w:ins w:id="124" w:author="David St-Amand" w:date="2024-04-16T01:20:00Z">
        <w:r w:rsidR="00E85484">
          <w:rPr>
            <w:rFonts w:ascii="Arial" w:hAnsi="Arial" w:cs="Arial"/>
          </w:rPr>
          <w:t xml:space="preserve"> in the fovea</w:t>
        </w:r>
      </w:ins>
      <w:r>
        <w:rPr>
          <w:rFonts w:ascii="Arial" w:hAnsi="Arial" w:cs="Arial"/>
        </w:rPr>
        <w:t xml:space="preserve"> despite encoding events that rarely occur in natural images. </w:t>
      </w:r>
      <w:r w:rsidRPr="005A2087">
        <w:rPr>
          <w:rFonts w:ascii="Arial" w:hAnsi="Arial" w:cs="Arial"/>
        </w:rPr>
        <w:t xml:space="preserve">Completion of this aim </w:t>
      </w:r>
      <w:r>
        <w:rPr>
          <w:rFonts w:ascii="Arial" w:hAnsi="Arial" w:cs="Arial"/>
        </w:rPr>
        <w:t xml:space="preserve">will inform us whether efficient coding can successfully explain how the retina processes color in different pathways. </w:t>
      </w:r>
      <w:r w:rsidRPr="005A2087">
        <w:rPr>
          <w:rFonts w:ascii="Arial" w:hAnsi="Arial" w:cs="Arial"/>
        </w:rPr>
        <w:t xml:space="preserve"> </w:t>
      </w:r>
    </w:p>
    <w:p w14:paraId="2CA71BFA" w14:textId="77777777" w:rsidR="003A5854" w:rsidRPr="005A2087" w:rsidRDefault="003A5854" w:rsidP="003A5854">
      <w:pPr>
        <w:spacing w:after="0" w:line="240" w:lineRule="auto"/>
        <w:jc w:val="both"/>
        <w:rPr>
          <w:rFonts w:ascii="Arial" w:hAnsi="Arial" w:cs="Arial"/>
        </w:rPr>
      </w:pPr>
    </w:p>
    <w:p w14:paraId="21E91446"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0DC2602E" w14:textId="0F36C997" w:rsidR="00C42D50" w:rsidRDefault="003A5854" w:rsidP="00C42D50">
      <w:pPr>
        <w:spacing w:after="0" w:line="240" w:lineRule="auto"/>
        <w:ind w:firstLine="720"/>
        <w:jc w:val="both"/>
        <w:rPr>
          <w:ins w:id="125" w:author=". David ." w:date="2024-04-15T16:48:00Z"/>
          <w:rFonts w:ascii="Arial" w:hAnsi="Arial" w:cs="Arial"/>
        </w:rPr>
      </w:pPr>
      <w:r w:rsidRPr="005A2087">
        <w:rPr>
          <w:rFonts w:ascii="Arial" w:hAnsi="Arial" w:cs="Arial"/>
        </w:rPr>
        <w:t xml:space="preserve">Visual </w:t>
      </w:r>
      <w:commentRangeStart w:id="126"/>
      <w:r w:rsidRPr="005A2087">
        <w:rPr>
          <w:rFonts w:ascii="Arial" w:hAnsi="Arial" w:cs="Arial"/>
        </w:rPr>
        <w:t>scenes</w:t>
      </w:r>
      <w:del w:id="127" w:author="David St-Amand" w:date="2024-04-15T21:33:00Z">
        <w:r w:rsidRPr="005A2087" w:rsidDel="009C4DD3">
          <w:rPr>
            <w:rFonts w:ascii="Arial" w:hAnsi="Arial" w:cs="Arial"/>
          </w:rPr>
          <w:delText xml:space="preserve"> are</w:delText>
        </w:r>
      </w:del>
      <w:r w:rsidRPr="005A2087">
        <w:rPr>
          <w:rFonts w:ascii="Arial" w:hAnsi="Arial" w:cs="Arial"/>
        </w:rPr>
        <w:t xml:space="preserve"> typically</w:t>
      </w:r>
      <w:ins w:id="128" w:author="David St-Amand" w:date="2024-04-15T21:33:00Z">
        <w:r w:rsidR="009C4DD3">
          <w:rPr>
            <w:rFonts w:ascii="Arial" w:hAnsi="Arial" w:cs="Arial"/>
          </w:rPr>
          <w:t xml:space="preserve"> involve movement,</w:t>
        </w:r>
      </w:ins>
      <w:del w:id="129" w:author="David St-Amand" w:date="2024-04-15T21:32:00Z">
        <w:r w:rsidRPr="005A2087" w:rsidDel="009C4DD3">
          <w:rPr>
            <w:rFonts w:ascii="Arial" w:hAnsi="Arial" w:cs="Arial"/>
          </w:rPr>
          <w:delText xml:space="preserve"> in motion</w:delText>
        </w:r>
        <w:commentRangeEnd w:id="126"/>
        <w:r w:rsidR="005803DD" w:rsidDel="009C4DD3">
          <w:rPr>
            <w:rStyle w:val="CommentReference"/>
          </w:rPr>
          <w:commentReference w:id="126"/>
        </w:r>
      </w:del>
      <w:r w:rsidRPr="005A2087">
        <w:rPr>
          <w:rFonts w:ascii="Arial" w:hAnsi="Arial" w:cs="Arial"/>
        </w:rPr>
        <w:t>,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3033BE">
        <w:rPr>
          <w:rFonts w:ascii="Arial" w:hAnsi="Arial" w:cs="Arial"/>
        </w:rPr>
        <w:instrText xml:space="preserve"> ADDIN EN.CITE &lt;EndNote&gt;&lt;Cite&gt;&lt;Author&gt;Rasmussen&lt;/Author&gt;&lt;Year&gt;2020&lt;/Year&gt;&lt;RecNum&gt;26&lt;/RecNum&gt;&lt;DisplayText&gt;&lt;style face="superscript"&gt;9, 10&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3033BE" w:rsidRPr="003033BE">
        <w:rPr>
          <w:rFonts w:ascii="Arial" w:hAnsi="Arial" w:cs="Arial"/>
          <w:noProof/>
          <w:vertAlign w:val="superscript"/>
        </w:rPr>
        <w:t>9, 10</w:t>
      </w:r>
      <w:r w:rsidRPr="005A2087">
        <w:rPr>
          <w:rFonts w:ascii="Arial" w:hAnsi="Arial" w:cs="Arial"/>
        </w:rPr>
        <w:fldChar w:fldCharType="end"/>
      </w:r>
      <w:r w:rsidRPr="005A2087">
        <w:rPr>
          <w:rFonts w:ascii="Arial" w:hAnsi="Arial" w:cs="Arial"/>
        </w:rPr>
        <w:t>. The major type of motion</w:t>
      </w:r>
      <w:ins w:id="130" w:author="John Pearson" w:date="2024-04-02T08:30:00Z">
        <w:r w:rsidR="005803DD">
          <w:rPr>
            <w:rFonts w:ascii="Arial" w:hAnsi="Arial" w:cs="Arial"/>
          </w:rPr>
          <w:t>-</w:t>
        </w:r>
      </w:ins>
      <w:del w:id="131" w:author="John Pearson" w:date="2024-04-02T08:30:00Z">
        <w:r w:rsidRPr="005A2087" w:rsidDel="005803DD">
          <w:rPr>
            <w:rFonts w:ascii="Arial" w:hAnsi="Arial" w:cs="Arial"/>
          </w:rPr>
          <w:delText xml:space="preserve"> </w:delText>
        </w:r>
      </w:del>
      <w:r w:rsidRPr="005A2087">
        <w:rPr>
          <w:rFonts w:ascii="Arial" w:hAnsi="Arial" w:cs="Arial"/>
        </w:rPr>
        <w:t>encoding RGCs are ON-OFF direction-selective ganglion cells</w:t>
      </w:r>
      <w:r>
        <w:rPr>
          <w:rFonts w:ascii="Arial" w:hAnsi="Arial" w:cs="Arial"/>
        </w:rPr>
        <w:t xml:space="preserve"> (DSGC)</w:t>
      </w:r>
      <w:r w:rsidRPr="005A2087">
        <w:rPr>
          <w:rFonts w:ascii="Arial" w:hAnsi="Arial" w:cs="Arial"/>
        </w:rPr>
        <w:fldChar w:fldCharType="begin"/>
      </w:r>
      <w:r w:rsidR="003033BE">
        <w:rPr>
          <w:rFonts w:ascii="Arial" w:hAnsi="Arial" w:cs="Arial"/>
        </w:rPr>
        <w:instrText xml:space="preserve"> ADDIN EN.CITE &lt;EndNote&gt;&lt;Cite&gt;&lt;Author&gt;Wei&lt;/Author&gt;&lt;Year&gt;2011&lt;/Year&gt;&lt;RecNum&gt;45&lt;/RecNum&gt;&lt;DisplayText&gt;&lt;style face="superscript"&gt;11&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3033BE" w:rsidRPr="003033BE">
        <w:rPr>
          <w:rFonts w:ascii="Arial" w:hAnsi="Arial" w:cs="Arial"/>
          <w:noProof/>
          <w:vertAlign w:val="superscript"/>
        </w:rPr>
        <w:t>11</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3033BE">
        <w:rPr>
          <w:rFonts w:ascii="Arial" w:hAnsi="Arial" w:cs="Arial"/>
        </w:rPr>
        <w:instrText xml:space="preserve"> ADDIN EN.CITE &lt;EndNote&gt;&lt;Cite&gt;&lt;Author&gt;Vaney&lt;/Author&gt;&lt;Year&gt;2012&lt;/Year&gt;&lt;RecNum&gt;27&lt;/RecNum&gt;&lt;DisplayText&gt;&lt;style face="superscript"&gt;10&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3033BE" w:rsidRPr="003033BE">
        <w:rPr>
          <w:rFonts w:ascii="Arial" w:hAnsi="Arial" w:cs="Arial"/>
          <w:noProof/>
          <w:vertAlign w:val="superscript"/>
        </w:rPr>
        <w:t>10</w:t>
      </w:r>
      <w:r w:rsidRPr="005A2087">
        <w:rPr>
          <w:rFonts w:ascii="Arial" w:hAnsi="Arial" w:cs="Arial"/>
        </w:rPr>
        <w:fldChar w:fldCharType="end"/>
      </w:r>
      <w:r w:rsidRPr="005A2087">
        <w:rPr>
          <w:rFonts w:ascii="Arial" w:hAnsi="Arial" w:cs="Arial"/>
        </w:rPr>
        <w:t>.</w:t>
      </w:r>
      <w:ins w:id="132" w:author="David St-Amand" w:date="2024-04-15T21:34:00Z">
        <w:r w:rsidR="009C4DD3">
          <w:rPr>
            <w:rFonts w:ascii="Arial" w:hAnsi="Arial" w:cs="Arial"/>
          </w:rPr>
          <w:t xml:space="preserve"> I hypothesize that these populations emerge naturally from efficient coding principles.</w:t>
        </w:r>
      </w:ins>
      <w:r>
        <w:rPr>
          <w:rFonts w:ascii="Arial" w:hAnsi="Arial" w:cs="Arial"/>
        </w:rPr>
        <w:t xml:space="preserve"> </w:t>
      </w:r>
      <w:commentRangeStart w:id="133"/>
      <w:del w:id="134" w:author="David St-Amand" w:date="2024-04-15T21:34:00Z">
        <w:r w:rsidDel="009C4DD3">
          <w:rPr>
            <w:rFonts w:ascii="Arial" w:hAnsi="Arial" w:cs="Arial"/>
          </w:rPr>
          <w:delText>There are currently no efficient coding predictions about these ON-OFF DSGCs</w:delText>
        </w:r>
        <w:r w:rsidRPr="005A2087" w:rsidDel="009C4DD3">
          <w:rPr>
            <w:rFonts w:ascii="Arial" w:hAnsi="Arial" w:cs="Arial"/>
          </w:rPr>
          <w:delText>.</w:delText>
        </w:r>
        <w:commentRangeEnd w:id="133"/>
        <w:r w:rsidR="005803DD" w:rsidDel="009C4DD3">
          <w:rPr>
            <w:rStyle w:val="CommentReference"/>
          </w:rPr>
          <w:commentReference w:id="133"/>
        </w:r>
        <w:r w:rsidDel="009C4DD3">
          <w:rPr>
            <w:rFonts w:ascii="Arial" w:hAnsi="Arial" w:cs="Arial"/>
          </w:rPr>
          <w:delText xml:space="preserve"> </w:delText>
        </w:r>
      </w:del>
      <w:ins w:id="135" w:author="John Pearson" w:date="2024-04-02T08:32:00Z">
        <w:r w:rsidR="005803DD">
          <w:rPr>
            <w:rFonts w:ascii="Arial" w:hAnsi="Arial" w:cs="Arial"/>
          </w:rPr>
          <w:t xml:space="preserve">Where previous models assumed independent spatial and temporal receptive fields that are incapable of capturing motion responsiveness, </w:t>
        </w:r>
      </w:ins>
      <w:del w:id="136" w:author="John Pearson" w:date="2024-04-02T08:31:00Z">
        <w:r w:rsidDel="005803DD">
          <w:rPr>
            <w:rFonts w:ascii="Arial" w:hAnsi="Arial" w:cs="Arial"/>
          </w:rPr>
          <w:delText xml:space="preserve">To fill this gap in knowledge, </w:delText>
        </w:r>
      </w:del>
      <w:r>
        <w:rPr>
          <w:rFonts w:ascii="Arial" w:hAnsi="Arial" w:cs="Arial"/>
        </w:rPr>
        <w:t xml:space="preserve">I will build an efficient coding model that </w:t>
      </w:r>
      <w:ins w:id="137" w:author="John Pearson" w:date="2024-04-02T08:33:00Z">
        <w:r w:rsidR="005803DD">
          <w:rPr>
            <w:rFonts w:ascii="Arial" w:hAnsi="Arial" w:cs="Arial"/>
          </w:rPr>
          <w:t xml:space="preserve">allows for </w:t>
        </w:r>
        <w:r w:rsidR="00C353D2">
          <w:rPr>
            <w:rFonts w:ascii="Arial" w:hAnsi="Arial" w:cs="Arial"/>
          </w:rPr>
          <w:t>fully general</w:t>
        </w:r>
      </w:ins>
      <w:del w:id="138" w:author="John Pearson" w:date="2024-04-02T08:32:00Z">
        <w:r w:rsidDel="005803DD">
          <w:rPr>
            <w:rFonts w:ascii="Arial" w:hAnsi="Arial" w:cs="Arial"/>
          </w:rPr>
          <w:delText>jointly estimates receptive fields in space and time – a requirement to encode directional motion</w:delText>
        </w:r>
        <w:r w:rsidRPr="005A2087" w:rsidDel="005803DD">
          <w:rPr>
            <w:rFonts w:ascii="Arial" w:hAnsi="Arial" w:cs="Arial"/>
          </w:rPr>
          <w:delText>.</w:delText>
        </w:r>
      </w:del>
      <w:ins w:id="139" w:author="John Pearson" w:date="2024-04-02T08:32:00Z">
        <w:r w:rsidR="005803DD">
          <w:rPr>
            <w:rFonts w:ascii="Arial" w:hAnsi="Arial" w:cs="Arial"/>
          </w:rPr>
          <w:t xml:space="preserve"> spatiotemporal recept</w:t>
        </w:r>
      </w:ins>
      <w:ins w:id="140" w:author="John Pearson" w:date="2024-04-02T08:33:00Z">
        <w:r w:rsidR="005803DD">
          <w:rPr>
            <w:rFonts w:ascii="Arial" w:hAnsi="Arial" w:cs="Arial"/>
          </w:rPr>
          <w:t>ive fields</w:t>
        </w:r>
        <w:r w:rsidR="00C353D2">
          <w:rPr>
            <w:rFonts w:ascii="Arial" w:hAnsi="Arial" w:cs="Arial"/>
          </w:rPr>
          <w:t>.</w:t>
        </w:r>
      </w:ins>
      <w:r>
        <w:rPr>
          <w:rFonts w:ascii="Arial" w:hAnsi="Arial" w:cs="Arial"/>
        </w:rPr>
        <w:t xml:space="preserve"> I will then test whether </w:t>
      </w:r>
      <w:del w:id="141" w:author="John Pearson" w:date="2024-04-02T08:34:00Z">
        <w:r w:rsidDel="00C353D2">
          <w:rPr>
            <w:rFonts w:ascii="Arial" w:hAnsi="Arial" w:cs="Arial"/>
          </w:rPr>
          <w:delText>we can</w:delText>
        </w:r>
      </w:del>
      <w:ins w:id="142" w:author="John Pearson" w:date="2024-04-02T08:34:00Z">
        <w:r w:rsidR="00C353D2">
          <w:rPr>
            <w:rFonts w:ascii="Arial" w:hAnsi="Arial" w:cs="Arial"/>
          </w:rPr>
          <w:t>this model, trained to efficiently encode natural movies,</w:t>
        </w:r>
      </w:ins>
      <w:r>
        <w:rPr>
          <w:rFonts w:ascii="Arial" w:hAnsi="Arial" w:cs="Arial"/>
        </w:rPr>
        <w:t xml:space="preserve"> </w:t>
      </w:r>
      <w:ins w:id="143" w:author="John Pearson" w:date="2024-04-02T08:34:00Z">
        <w:r w:rsidR="00C353D2">
          <w:rPr>
            <w:rFonts w:ascii="Arial" w:hAnsi="Arial" w:cs="Arial"/>
          </w:rPr>
          <w:t xml:space="preserve">successfully </w:t>
        </w:r>
      </w:ins>
      <w:r>
        <w:rPr>
          <w:rFonts w:ascii="Arial" w:hAnsi="Arial" w:cs="Arial"/>
        </w:rPr>
        <w:t>replicate</w:t>
      </w:r>
      <w:ins w:id="144" w:author="John Pearson" w:date="2024-04-02T08:34:00Z">
        <w:r w:rsidR="00C353D2">
          <w:rPr>
            <w:rFonts w:ascii="Arial" w:hAnsi="Arial" w:cs="Arial"/>
          </w:rPr>
          <w:t>s</w:t>
        </w:r>
      </w:ins>
      <w:r>
        <w:rPr>
          <w:rFonts w:ascii="Arial" w:hAnsi="Arial" w:cs="Arial"/>
        </w:rPr>
        <w:t xml:space="preserve"> ON-OFF DSGCs that only encode the four cardinal directions</w:t>
      </w:r>
      <w:r w:rsidRPr="005A2087">
        <w:rPr>
          <w:rFonts w:ascii="Arial" w:hAnsi="Arial" w:cs="Arial"/>
        </w:rPr>
        <w:fldChar w:fldCharType="begin"/>
      </w:r>
      <w:r w:rsidR="003033BE">
        <w:rPr>
          <w:rFonts w:ascii="Arial" w:hAnsi="Arial" w:cs="Arial"/>
        </w:rPr>
        <w:instrText xml:space="preserve"> ADDIN EN.CITE &lt;EndNote&gt;&lt;Cite&gt;&lt;Author&gt;Vaney&lt;/Author&gt;&lt;Year&gt;2012&lt;/Year&gt;&lt;RecNum&gt;27&lt;/RecNum&gt;&lt;DisplayText&gt;&lt;style face="superscript"&gt;10&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3033BE" w:rsidRPr="003033BE">
        <w:rPr>
          <w:rFonts w:ascii="Arial" w:hAnsi="Arial" w:cs="Arial"/>
          <w:noProof/>
          <w:vertAlign w:val="superscript"/>
        </w:rPr>
        <w:t>10</w:t>
      </w:r>
      <w:r w:rsidRPr="005A2087">
        <w:rPr>
          <w:rFonts w:ascii="Arial" w:hAnsi="Arial" w:cs="Arial"/>
        </w:rPr>
        <w:fldChar w:fldCharType="end"/>
      </w:r>
      <w:ins w:id="145" w:author="David St-Amand" w:date="2024-04-15T21:53:00Z">
        <w:r w:rsidR="003F1A08">
          <w:rPr>
            <w:rFonts w:ascii="Arial" w:hAnsi="Arial" w:cs="Arial"/>
          </w:rPr>
          <w:t xml:space="preserve">. To further validate the model, we will also test </w:t>
        </w:r>
      </w:ins>
      <w:ins w:id="146" w:author="David St-Amand" w:date="2024-04-15T21:54:00Z">
        <w:r w:rsidR="003F1A08">
          <w:rPr>
            <w:rFonts w:ascii="Arial" w:hAnsi="Arial" w:cs="Arial"/>
          </w:rPr>
          <w:t>n</w:t>
        </w:r>
      </w:ins>
      <w:ins w:id="147" w:author="David St-Amand" w:date="2024-04-15T22:01:00Z">
        <w:r w:rsidR="003F1A08">
          <w:rPr>
            <w:rFonts w:ascii="Arial" w:hAnsi="Arial" w:cs="Arial"/>
          </w:rPr>
          <w:t>ovel</w:t>
        </w:r>
      </w:ins>
      <w:ins w:id="148" w:author="David St-Amand" w:date="2024-04-15T21:54:00Z">
        <w:r w:rsidR="003F1A08">
          <w:rPr>
            <w:rFonts w:ascii="Arial" w:hAnsi="Arial" w:cs="Arial"/>
          </w:rPr>
          <w:t xml:space="preserve"> predictions against </w:t>
        </w:r>
      </w:ins>
      <w:commentRangeStart w:id="149"/>
      <w:del w:id="150" w:author="David St-Amand" w:date="2024-04-15T21:53:00Z">
        <w:r w:rsidDel="003F1A08">
          <w:rPr>
            <w:rFonts w:ascii="Arial" w:hAnsi="Arial" w:cs="Arial"/>
          </w:rPr>
          <w:delText xml:space="preserve">, </w:delText>
        </w:r>
      </w:del>
      <w:del w:id="151" w:author="David St-Amand" w:date="2024-04-15T21:54:00Z">
        <w:r w:rsidDel="003F1A08">
          <w:rPr>
            <w:rFonts w:ascii="Arial" w:hAnsi="Arial" w:cs="Arial"/>
          </w:rPr>
          <w:delText>and also compare my findings to</w:delText>
        </w:r>
      </w:del>
      <w:r>
        <w:rPr>
          <w:rFonts w:ascii="Arial" w:hAnsi="Arial" w:cs="Arial"/>
        </w:rPr>
        <w:t xml:space="preserve"> experimental data from the Field Lab at UCLA.</w:t>
      </w:r>
      <w:commentRangeEnd w:id="149"/>
      <w:r w:rsidR="00C353D2">
        <w:rPr>
          <w:rStyle w:val="CommentReference"/>
        </w:rPr>
        <w:commentReference w:id="149"/>
      </w:r>
      <w:r w:rsidRPr="005A2087">
        <w:rPr>
          <w:rFonts w:ascii="Arial" w:hAnsi="Arial" w:cs="Arial"/>
        </w:rPr>
        <w:t xml:space="preserve"> Completion of this aim will </w:t>
      </w:r>
      <w:ins w:id="152" w:author="David St-Amand" w:date="2024-04-15T22:08:00Z">
        <w:r w:rsidR="0078619D">
          <w:rPr>
            <w:rFonts w:ascii="Arial" w:hAnsi="Arial" w:cs="Arial"/>
          </w:rPr>
          <w:t xml:space="preserve">enlighten us as to whether efficient coding can explain the </w:t>
        </w:r>
        <w:r w:rsidR="00CD1311">
          <w:rPr>
            <w:rFonts w:ascii="Arial" w:hAnsi="Arial" w:cs="Arial"/>
          </w:rPr>
          <w:t xml:space="preserve">receptive field </w:t>
        </w:r>
        <w:r w:rsidR="0078619D">
          <w:rPr>
            <w:rFonts w:ascii="Arial" w:hAnsi="Arial" w:cs="Arial"/>
          </w:rPr>
          <w:t xml:space="preserve">properties of direction-selective ganglion cells. </w:t>
        </w:r>
      </w:ins>
      <w:del w:id="153" w:author="David St-Amand" w:date="2024-04-15T22:08:00Z">
        <w:r w:rsidRPr="005A2087" w:rsidDel="0078619D">
          <w:rPr>
            <w:rFonts w:ascii="Arial" w:hAnsi="Arial" w:cs="Arial"/>
          </w:rPr>
          <w:delText xml:space="preserve">result in </w:delText>
        </w:r>
      </w:del>
      <w:commentRangeStart w:id="154"/>
      <w:del w:id="155" w:author="David St-Amand" w:date="2024-04-15T21:54:00Z">
        <w:r w:rsidRPr="005A2087" w:rsidDel="003F1A08">
          <w:rPr>
            <w:rFonts w:ascii="Arial" w:hAnsi="Arial" w:cs="Arial"/>
          </w:rPr>
          <w:delText xml:space="preserve">testable predictions </w:delText>
        </w:r>
        <w:commentRangeEnd w:id="154"/>
        <w:r w:rsidR="00C353D2" w:rsidDel="003F1A08">
          <w:rPr>
            <w:rStyle w:val="CommentReference"/>
          </w:rPr>
          <w:commentReference w:id="154"/>
        </w:r>
      </w:del>
      <w:del w:id="156" w:author="David St-Amand" w:date="2024-04-15T22:08:00Z">
        <w:r w:rsidRPr="005A2087" w:rsidDel="0078619D">
          <w:rPr>
            <w:rFonts w:ascii="Arial" w:hAnsi="Arial" w:cs="Arial"/>
          </w:rPr>
          <w:delText xml:space="preserve">for efficient coding of motion in natural images, </w:delText>
        </w:r>
        <w:r w:rsidDel="0078619D">
          <w:rPr>
            <w:rFonts w:ascii="Arial" w:hAnsi="Arial" w:cs="Arial"/>
          </w:rPr>
          <w:delText>which will help validate or invalidate the efficient coding hypothesis.</w:delText>
        </w:r>
      </w:del>
      <w:r>
        <w:rPr>
          <w:rFonts w:ascii="Arial" w:hAnsi="Arial" w:cs="Arial"/>
        </w:rPr>
        <w:t xml:space="preserve"> </w:t>
      </w:r>
    </w:p>
    <w:p w14:paraId="7A837079" w14:textId="77777777" w:rsidR="008D1C0B" w:rsidRDefault="008D1C0B">
      <w:pPr>
        <w:spacing w:after="0" w:line="240" w:lineRule="auto"/>
        <w:jc w:val="both"/>
        <w:rPr>
          <w:ins w:id="157" w:author="David St-Amand" w:date="2024-04-16T01:25:00Z"/>
          <w:rFonts w:ascii="Arial" w:hAnsi="Arial" w:cs="Arial"/>
        </w:rPr>
      </w:pPr>
    </w:p>
    <w:p w14:paraId="389DE9A4" w14:textId="77777777" w:rsidR="006B43D2" w:rsidRDefault="006B43D2">
      <w:pPr>
        <w:spacing w:after="0" w:line="240" w:lineRule="auto"/>
        <w:jc w:val="both"/>
        <w:rPr>
          <w:ins w:id="158" w:author="David St-Amand" w:date="2024-04-16T01:25:00Z"/>
          <w:rFonts w:ascii="Arial" w:hAnsi="Arial" w:cs="Arial"/>
        </w:rPr>
      </w:pPr>
    </w:p>
    <w:p w14:paraId="6C5AB505" w14:textId="77777777" w:rsidR="00485F91" w:rsidRDefault="00485F91">
      <w:pPr>
        <w:spacing w:after="0" w:line="240" w:lineRule="auto"/>
        <w:jc w:val="both"/>
        <w:rPr>
          <w:ins w:id="159" w:author="David St-Amand" w:date="2024-04-16T01:25:00Z"/>
          <w:rFonts w:ascii="Arial" w:hAnsi="Arial" w:cs="Arial"/>
        </w:rPr>
      </w:pPr>
    </w:p>
    <w:p w14:paraId="1B44E7C4" w14:textId="77777777" w:rsidR="006B43D2" w:rsidRDefault="006B43D2">
      <w:pPr>
        <w:spacing w:after="0" w:line="240" w:lineRule="auto"/>
        <w:jc w:val="both"/>
        <w:rPr>
          <w:ins w:id="160" w:author="David St-Amand" w:date="2024-04-16T01:25:00Z"/>
          <w:rFonts w:ascii="Arial" w:hAnsi="Arial" w:cs="Arial"/>
        </w:rPr>
      </w:pPr>
    </w:p>
    <w:p w14:paraId="00F92713" w14:textId="77777777" w:rsidR="006B43D2" w:rsidRDefault="006B43D2">
      <w:pPr>
        <w:spacing w:after="0" w:line="240" w:lineRule="auto"/>
        <w:jc w:val="both"/>
        <w:rPr>
          <w:ins w:id="161" w:author="David St-Amand" w:date="2024-04-16T01:25:00Z"/>
          <w:rFonts w:ascii="Arial" w:hAnsi="Arial" w:cs="Arial"/>
        </w:rPr>
      </w:pPr>
    </w:p>
    <w:p w14:paraId="650DF8F6" w14:textId="77777777" w:rsidR="006B43D2" w:rsidRDefault="006B43D2">
      <w:pPr>
        <w:spacing w:after="0" w:line="240" w:lineRule="auto"/>
        <w:jc w:val="both"/>
        <w:rPr>
          <w:ins w:id="162" w:author="David St-Amand" w:date="2024-04-16T01:25:00Z"/>
          <w:rFonts w:ascii="Arial" w:hAnsi="Arial" w:cs="Arial"/>
        </w:rPr>
      </w:pPr>
    </w:p>
    <w:p w14:paraId="4CB558F9" w14:textId="77777777" w:rsidR="006B43D2" w:rsidRDefault="006B43D2">
      <w:pPr>
        <w:spacing w:after="0" w:line="240" w:lineRule="auto"/>
        <w:jc w:val="both"/>
        <w:rPr>
          <w:ins w:id="163" w:author="David St-Amand" w:date="2024-04-16T01:25:00Z"/>
          <w:rFonts w:ascii="Arial" w:hAnsi="Arial" w:cs="Arial"/>
        </w:rPr>
      </w:pPr>
    </w:p>
    <w:p w14:paraId="0A1DAEA1" w14:textId="77777777" w:rsidR="006B43D2" w:rsidRDefault="006B43D2">
      <w:pPr>
        <w:spacing w:after="0" w:line="240" w:lineRule="auto"/>
        <w:jc w:val="both"/>
        <w:rPr>
          <w:ins w:id="164" w:author="David St-Amand" w:date="2024-04-16T01:25:00Z"/>
          <w:rFonts w:ascii="Arial" w:hAnsi="Arial" w:cs="Arial"/>
        </w:rPr>
      </w:pPr>
    </w:p>
    <w:p w14:paraId="3C475B18" w14:textId="77777777" w:rsidR="006B43D2" w:rsidRDefault="006B43D2">
      <w:pPr>
        <w:spacing w:after="0" w:line="240" w:lineRule="auto"/>
        <w:jc w:val="both"/>
        <w:rPr>
          <w:ins w:id="165" w:author="David St-Amand" w:date="2024-04-16T01:25:00Z"/>
          <w:rFonts w:ascii="Arial" w:hAnsi="Arial" w:cs="Arial"/>
        </w:rPr>
      </w:pPr>
    </w:p>
    <w:p w14:paraId="50A8D313" w14:textId="77777777" w:rsidR="006B43D2" w:rsidRDefault="006B43D2">
      <w:pPr>
        <w:spacing w:after="0" w:line="240" w:lineRule="auto"/>
        <w:jc w:val="both"/>
        <w:rPr>
          <w:ins w:id="166" w:author="David St-Amand" w:date="2024-04-16T01:25:00Z"/>
          <w:rFonts w:ascii="Arial" w:hAnsi="Arial" w:cs="Arial"/>
        </w:rPr>
      </w:pPr>
    </w:p>
    <w:p w14:paraId="64DCF665" w14:textId="77777777" w:rsidR="006B43D2" w:rsidRDefault="006B43D2">
      <w:pPr>
        <w:spacing w:after="0" w:line="240" w:lineRule="auto"/>
        <w:jc w:val="both"/>
        <w:rPr>
          <w:ins w:id="167" w:author="David St-Amand" w:date="2024-04-16T01:25:00Z"/>
          <w:rFonts w:ascii="Arial" w:hAnsi="Arial" w:cs="Arial"/>
        </w:rPr>
      </w:pPr>
    </w:p>
    <w:p w14:paraId="4D07F9D9" w14:textId="796E772C" w:rsidR="006B43D2" w:rsidRPr="006B43D2" w:rsidRDefault="006B43D2">
      <w:pPr>
        <w:spacing w:after="0" w:line="240" w:lineRule="auto"/>
        <w:jc w:val="both"/>
        <w:rPr>
          <w:rFonts w:ascii="Arial" w:hAnsi="Arial" w:cs="Arial"/>
          <w:b/>
          <w:bCs/>
          <w:rPrChange w:id="168" w:author="David St-Amand" w:date="2024-04-16T01:25:00Z">
            <w:rPr>
              <w:rFonts w:ascii="Arial" w:hAnsi="Arial" w:cs="Arial"/>
            </w:rPr>
          </w:rPrChange>
        </w:rPr>
      </w:pPr>
      <w:ins w:id="169" w:author="David St-Amand" w:date="2024-04-16T01:25:00Z">
        <w:r w:rsidRPr="006B43D2">
          <w:rPr>
            <w:rFonts w:ascii="Arial" w:hAnsi="Arial" w:cs="Arial"/>
            <w:b/>
            <w:bCs/>
            <w:rPrChange w:id="170" w:author="David St-Amand" w:date="2024-04-16T01:25:00Z">
              <w:rPr>
                <w:rFonts w:ascii="Arial" w:hAnsi="Arial" w:cs="Arial"/>
              </w:rPr>
            </w:rPrChange>
          </w:rPr>
          <w:lastRenderedPageBreak/>
          <w:t>References</w:t>
        </w:r>
      </w:ins>
    </w:p>
    <w:p w14:paraId="60F7CDB4" w14:textId="77777777" w:rsidR="008D1C0B" w:rsidRDefault="008D1C0B">
      <w:pPr>
        <w:spacing w:after="0" w:line="240" w:lineRule="auto"/>
        <w:jc w:val="both"/>
        <w:rPr>
          <w:rFonts w:ascii="Arial" w:hAnsi="Arial" w:cs="Arial"/>
        </w:rPr>
      </w:pPr>
    </w:p>
    <w:p w14:paraId="4CDD88D0" w14:textId="77777777" w:rsidR="003033BE" w:rsidRPr="003033BE" w:rsidRDefault="008D1C0B" w:rsidP="003033BE">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033BE" w:rsidRPr="003033BE">
        <w:t>1.</w:t>
      </w:r>
      <w:r w:rsidR="003033BE" w:rsidRPr="003033BE">
        <w:tab/>
        <w:t xml:space="preserve">Atick, J.J. and A.N. Redlich, </w:t>
      </w:r>
      <w:r w:rsidR="003033BE" w:rsidRPr="003033BE">
        <w:rPr>
          <w:i/>
        </w:rPr>
        <w:t>Towards a theory of early visual processing.</w:t>
      </w:r>
      <w:r w:rsidR="003033BE" w:rsidRPr="003033BE">
        <w:t xml:space="preserve"> Neural computation, 1990. </w:t>
      </w:r>
      <w:r w:rsidR="003033BE" w:rsidRPr="003033BE">
        <w:rPr>
          <w:b/>
        </w:rPr>
        <w:t>2</w:t>
      </w:r>
      <w:r w:rsidR="003033BE" w:rsidRPr="003033BE">
        <w:t>(3): p. 308-320.</w:t>
      </w:r>
    </w:p>
    <w:p w14:paraId="600AD2CA" w14:textId="77777777" w:rsidR="003033BE" w:rsidRPr="003033BE" w:rsidRDefault="003033BE" w:rsidP="003033BE">
      <w:pPr>
        <w:pStyle w:val="EndNoteBibliography"/>
        <w:spacing w:after="0"/>
        <w:ind w:left="720" w:hanging="720"/>
      </w:pPr>
      <w:r w:rsidRPr="003033BE">
        <w:t>2.</w:t>
      </w:r>
      <w:r w:rsidRPr="003033BE">
        <w:tab/>
        <w:t xml:space="preserve">Atick, J.J. and A.N. Redlich, </w:t>
      </w:r>
      <w:r w:rsidRPr="003033BE">
        <w:rPr>
          <w:i/>
        </w:rPr>
        <w:t>What does the retina know about natural scenes?</w:t>
      </w:r>
      <w:r w:rsidRPr="003033BE">
        <w:t xml:space="preserve"> Neural computation, 1992. </w:t>
      </w:r>
      <w:r w:rsidRPr="003033BE">
        <w:rPr>
          <w:b/>
        </w:rPr>
        <w:t>4</w:t>
      </w:r>
      <w:r w:rsidRPr="003033BE">
        <w:t>(2): p. 196-210.</w:t>
      </w:r>
    </w:p>
    <w:p w14:paraId="64C7614F" w14:textId="77777777" w:rsidR="003033BE" w:rsidRPr="003033BE" w:rsidRDefault="003033BE" w:rsidP="003033BE">
      <w:pPr>
        <w:pStyle w:val="EndNoteBibliography"/>
        <w:spacing w:after="0"/>
        <w:ind w:left="720" w:hanging="720"/>
      </w:pPr>
      <w:r w:rsidRPr="003033BE">
        <w:t>3.</w:t>
      </w:r>
      <w:r w:rsidRPr="003033BE">
        <w:tab/>
        <w:t xml:space="preserve">Karklin, Y. and E. Simoncelli, </w:t>
      </w:r>
      <w:r w:rsidRPr="003033BE">
        <w:rPr>
          <w:i/>
        </w:rPr>
        <w:t>Efficient coding of natural images with a population of noisy linear-nonlinear neurons.</w:t>
      </w:r>
      <w:r w:rsidRPr="003033BE">
        <w:t xml:space="preserve"> Advances in neural information processing systems, 2011. </w:t>
      </w:r>
      <w:r w:rsidRPr="003033BE">
        <w:rPr>
          <w:b/>
        </w:rPr>
        <w:t>24</w:t>
      </w:r>
      <w:r w:rsidRPr="003033BE">
        <w:t>.</w:t>
      </w:r>
    </w:p>
    <w:p w14:paraId="6617EB8A" w14:textId="77777777" w:rsidR="003033BE" w:rsidRPr="003033BE" w:rsidRDefault="003033BE" w:rsidP="003033BE">
      <w:pPr>
        <w:pStyle w:val="EndNoteBibliography"/>
        <w:spacing w:after="0"/>
        <w:ind w:left="720" w:hanging="720"/>
      </w:pPr>
      <w:r w:rsidRPr="003033BE">
        <w:t>4.</w:t>
      </w:r>
      <w:r w:rsidRPr="003033BE">
        <w:tab/>
        <w:t xml:space="preserve">Balasubramanian, V. and M.J. Berry II, </w:t>
      </w:r>
      <w:r w:rsidRPr="003033BE">
        <w:rPr>
          <w:i/>
        </w:rPr>
        <w:t>A test of metabolically efficient coding in the retina.</w:t>
      </w:r>
      <w:r w:rsidRPr="003033BE">
        <w:t xml:space="preserve"> Network: Computation in Neural Systems, 2002. </w:t>
      </w:r>
      <w:r w:rsidRPr="003033BE">
        <w:rPr>
          <w:b/>
        </w:rPr>
        <w:t>13</w:t>
      </w:r>
      <w:r w:rsidRPr="003033BE">
        <w:t>(4): p. 531.</w:t>
      </w:r>
    </w:p>
    <w:p w14:paraId="1B76592B" w14:textId="77777777" w:rsidR="003033BE" w:rsidRPr="003033BE" w:rsidRDefault="003033BE" w:rsidP="003033BE">
      <w:pPr>
        <w:pStyle w:val="EndNoteBibliography"/>
        <w:spacing w:after="0"/>
        <w:ind w:left="720" w:hanging="720"/>
      </w:pPr>
      <w:r w:rsidRPr="003033BE">
        <w:t>5.</w:t>
      </w:r>
      <w:r w:rsidRPr="003033BE">
        <w:tab/>
        <w:t xml:space="preserve">Doi, E., et al., </w:t>
      </w:r>
      <w:r w:rsidRPr="003033BE">
        <w:rPr>
          <w:i/>
        </w:rPr>
        <w:t>Efficient coding of spatial information in the primate retina.</w:t>
      </w:r>
      <w:r w:rsidRPr="003033BE">
        <w:t xml:space="preserve"> Journal of Neuroscience, 2012. </w:t>
      </w:r>
      <w:r w:rsidRPr="003033BE">
        <w:rPr>
          <w:b/>
        </w:rPr>
        <w:t>32</w:t>
      </w:r>
      <w:r w:rsidRPr="003033BE">
        <w:t>(46): p. 16256-16264.</w:t>
      </w:r>
    </w:p>
    <w:p w14:paraId="67C79ACE" w14:textId="77777777" w:rsidR="003033BE" w:rsidRPr="003033BE" w:rsidRDefault="003033BE" w:rsidP="003033BE">
      <w:pPr>
        <w:pStyle w:val="EndNoteBibliography"/>
        <w:spacing w:after="0"/>
        <w:ind w:left="720" w:hanging="720"/>
      </w:pPr>
      <w:r w:rsidRPr="003033BE">
        <w:t>6.</w:t>
      </w:r>
      <w:r w:rsidRPr="003033BE">
        <w:tab/>
        <w:t xml:space="preserve">Crook, J.D., et al., </w:t>
      </w:r>
      <w:r w:rsidRPr="003033BE">
        <w:rPr>
          <w:i/>
        </w:rPr>
        <w:t>Horizontal cell feedback without cone type-selective inhibition mediates “red–green” color opponency in midget ganglion cells of the primate retina.</w:t>
      </w:r>
      <w:r w:rsidRPr="003033BE">
        <w:t xml:space="preserve"> Journal of Neuroscience, 2011. </w:t>
      </w:r>
      <w:r w:rsidRPr="003033BE">
        <w:rPr>
          <w:b/>
        </w:rPr>
        <w:t>31</w:t>
      </w:r>
      <w:r w:rsidRPr="003033BE">
        <w:t>(5): p. 1762-1772.</w:t>
      </w:r>
    </w:p>
    <w:p w14:paraId="7D7F0B4C" w14:textId="77777777" w:rsidR="003033BE" w:rsidRPr="003033BE" w:rsidRDefault="003033BE" w:rsidP="003033BE">
      <w:pPr>
        <w:pStyle w:val="EndNoteBibliography"/>
        <w:spacing w:after="0"/>
        <w:ind w:left="720" w:hanging="720"/>
      </w:pPr>
      <w:r w:rsidRPr="003033BE">
        <w:t>7.</w:t>
      </w:r>
      <w:r w:rsidRPr="003033BE">
        <w:tab/>
        <w:t xml:space="preserve">Atick, J.J., Z. Li, and A.N. Redlich, </w:t>
      </w:r>
      <w:r w:rsidRPr="003033BE">
        <w:rPr>
          <w:i/>
        </w:rPr>
        <w:t>Understanding retinal color coding from first principles.</w:t>
      </w:r>
      <w:r w:rsidRPr="003033BE">
        <w:t xml:space="preserve"> Neural computation, 1992. </w:t>
      </w:r>
      <w:r w:rsidRPr="003033BE">
        <w:rPr>
          <w:b/>
        </w:rPr>
        <w:t>4</w:t>
      </w:r>
      <w:r w:rsidRPr="003033BE">
        <w:t>(4): p. 559-572.</w:t>
      </w:r>
    </w:p>
    <w:p w14:paraId="166085BA" w14:textId="77777777" w:rsidR="003033BE" w:rsidRPr="003033BE" w:rsidRDefault="003033BE" w:rsidP="003033BE">
      <w:pPr>
        <w:pStyle w:val="EndNoteBibliography"/>
        <w:spacing w:after="0"/>
        <w:ind w:left="720" w:hanging="720"/>
      </w:pPr>
      <w:r w:rsidRPr="003033BE">
        <w:t>8.</w:t>
      </w:r>
      <w:r w:rsidRPr="003033BE">
        <w:tab/>
        <w:t xml:space="preserve">Lee, T.-W., T. Wachtler, and T.J. Sejnowski, </w:t>
      </w:r>
      <w:r w:rsidRPr="003033BE">
        <w:rPr>
          <w:i/>
        </w:rPr>
        <w:t>Color opponency is an efficient representation of spectral properties in natural scenes.</w:t>
      </w:r>
      <w:r w:rsidRPr="003033BE">
        <w:t xml:space="preserve"> Vision Research, 2002. </w:t>
      </w:r>
      <w:r w:rsidRPr="003033BE">
        <w:rPr>
          <w:b/>
        </w:rPr>
        <w:t>42</w:t>
      </w:r>
      <w:r w:rsidRPr="003033BE">
        <w:t>(17): p. 2095-2103.</w:t>
      </w:r>
    </w:p>
    <w:p w14:paraId="0D63B45D" w14:textId="77777777" w:rsidR="003033BE" w:rsidRPr="003033BE" w:rsidRDefault="003033BE" w:rsidP="003033BE">
      <w:pPr>
        <w:pStyle w:val="EndNoteBibliography"/>
        <w:spacing w:after="0"/>
        <w:ind w:left="720" w:hanging="720"/>
      </w:pPr>
      <w:r w:rsidRPr="003033BE">
        <w:t>9.</w:t>
      </w:r>
      <w:r w:rsidRPr="003033BE">
        <w:tab/>
        <w:t xml:space="preserve">Rasmussen, R. and K. Yonehara, </w:t>
      </w:r>
      <w:r w:rsidRPr="003033BE">
        <w:rPr>
          <w:i/>
        </w:rPr>
        <w:t>Contributions of retinal direction selectivity to central visual processing.</w:t>
      </w:r>
      <w:r w:rsidRPr="003033BE">
        <w:t xml:space="preserve"> Current Biology, 2020. </w:t>
      </w:r>
      <w:r w:rsidRPr="003033BE">
        <w:rPr>
          <w:b/>
        </w:rPr>
        <w:t>30</w:t>
      </w:r>
      <w:r w:rsidRPr="003033BE">
        <w:t>(15): p. R897-R903.</w:t>
      </w:r>
    </w:p>
    <w:p w14:paraId="2ED62BDB" w14:textId="77777777" w:rsidR="003033BE" w:rsidRPr="003033BE" w:rsidRDefault="003033BE" w:rsidP="003033BE">
      <w:pPr>
        <w:pStyle w:val="EndNoteBibliography"/>
        <w:spacing w:after="0"/>
        <w:ind w:left="720" w:hanging="720"/>
      </w:pPr>
      <w:r w:rsidRPr="003033BE">
        <w:t>10.</w:t>
      </w:r>
      <w:r w:rsidRPr="003033BE">
        <w:tab/>
        <w:t xml:space="preserve">Vaney, D.I., B. Sivyer, and W.R. Taylor, </w:t>
      </w:r>
      <w:r w:rsidRPr="003033BE">
        <w:rPr>
          <w:i/>
        </w:rPr>
        <w:t>Direction selectivity in the retina: symmetry and asymmetry in structure and function.</w:t>
      </w:r>
      <w:r w:rsidRPr="003033BE">
        <w:t xml:space="preserve"> Nature Reviews Neuroscience, 2012. </w:t>
      </w:r>
      <w:r w:rsidRPr="003033BE">
        <w:rPr>
          <w:b/>
        </w:rPr>
        <w:t>13</w:t>
      </w:r>
      <w:r w:rsidRPr="003033BE">
        <w:t>(3): p. 194-208.</w:t>
      </w:r>
    </w:p>
    <w:p w14:paraId="36FF8AA3" w14:textId="77777777" w:rsidR="003033BE" w:rsidRPr="003033BE" w:rsidRDefault="003033BE" w:rsidP="003033BE">
      <w:pPr>
        <w:pStyle w:val="EndNoteBibliography"/>
        <w:ind w:left="720" w:hanging="720"/>
      </w:pPr>
      <w:r w:rsidRPr="003033BE">
        <w:t>11.</w:t>
      </w:r>
      <w:r w:rsidRPr="003033BE">
        <w:tab/>
        <w:t xml:space="preserve">Wei, W., et al., </w:t>
      </w:r>
      <w:r w:rsidRPr="003033BE">
        <w:rPr>
          <w:i/>
        </w:rPr>
        <w:t>Development of asymmetric inhibition underlying direction selectivity in the retina.</w:t>
      </w:r>
      <w:r w:rsidRPr="003033BE">
        <w:t xml:space="preserve"> Nature, 2011. </w:t>
      </w:r>
      <w:r w:rsidRPr="003033BE">
        <w:rPr>
          <w:b/>
        </w:rPr>
        <w:t>469</w:t>
      </w:r>
      <w:r w:rsidRPr="003033BE">
        <w:t>(7330): p. 402-406.</w:t>
      </w:r>
    </w:p>
    <w:p w14:paraId="027F0184" w14:textId="695D2FCC" w:rsidR="00804FAA" w:rsidRPr="00C42D50" w:rsidRDefault="008D1C0B">
      <w:pPr>
        <w:spacing w:after="0" w:line="240" w:lineRule="auto"/>
        <w:jc w:val="both"/>
        <w:rPr>
          <w:rFonts w:ascii="Arial" w:hAnsi="Arial" w:cs="Arial"/>
        </w:rPr>
        <w:pPrChange w:id="171" w:author=". David ." w:date="2024-04-15T16:48:00Z">
          <w:pPr>
            <w:spacing w:after="0" w:line="240" w:lineRule="auto"/>
            <w:ind w:firstLine="720"/>
            <w:jc w:val="both"/>
          </w:pPr>
        </w:pPrChange>
      </w:pPr>
      <w:r>
        <w:rPr>
          <w:rFonts w:ascii="Arial" w:hAnsi="Arial" w:cs="Arial"/>
        </w:rPr>
        <w:fldChar w:fldCharType="end"/>
      </w:r>
    </w:p>
    <w:sectPr w:rsidR="00804FAA" w:rsidRPr="00C42D50" w:rsidSect="00E86128">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John Pearson" w:date="2024-04-02T08:17:00Z" w:initials="JMP">
    <w:p w14:paraId="473FDEF0" w14:textId="77777777" w:rsidR="00A5075E" w:rsidRDefault="00A5075E" w:rsidP="00A5075E">
      <w:r>
        <w:rPr>
          <w:rStyle w:val="CommentReference"/>
        </w:rPr>
        <w:annotationRef/>
      </w:r>
      <w:r>
        <w:rPr>
          <w:color w:val="000000"/>
          <w:sz w:val="20"/>
          <w:szCs w:val="20"/>
        </w:rPr>
        <w:t>This reads as if you are about to subvert that idea. But it also reads as a kind of a kind of lazy summary. Is this really what someone would say? Can you make a sharper statement?</w:t>
      </w:r>
    </w:p>
  </w:comment>
  <w:comment w:id="36" w:author="John Pearson" w:date="2024-04-02T08:17:00Z" w:initials="JMP">
    <w:p w14:paraId="74A462FE" w14:textId="77777777" w:rsidR="00A5075E" w:rsidRDefault="00A5075E" w:rsidP="00A5075E">
      <w:r>
        <w:rPr>
          <w:rStyle w:val="CommentReference"/>
        </w:rPr>
        <w:annotationRef/>
      </w:r>
      <w:r>
        <w:rPr>
          <w:color w:val="000000"/>
          <w:sz w:val="20"/>
          <w:szCs w:val="20"/>
        </w:rPr>
        <w:t>Do we?</w:t>
      </w:r>
    </w:p>
  </w:comment>
  <w:comment w:id="40" w:author="John Pearson" w:date="2024-04-02T08:18:00Z" w:initials="JMP">
    <w:p w14:paraId="3CB20309" w14:textId="77777777" w:rsidR="00A5075E" w:rsidRDefault="00A5075E" w:rsidP="00A5075E">
      <w:r>
        <w:rPr>
          <w:rStyle w:val="CommentReference"/>
        </w:rPr>
        <w:annotationRef/>
      </w:r>
      <w:r>
        <w:rPr>
          <w:color w:val="000000"/>
          <w:sz w:val="20"/>
          <w:szCs w:val="20"/>
        </w:rPr>
        <w:t>Careful: evolution doesn’t design things.</w:t>
      </w:r>
    </w:p>
  </w:comment>
  <w:comment w:id="22" w:author="John Pearson" w:date="2024-04-02T08:19:00Z" w:initials="JMP">
    <w:p w14:paraId="70E9D143" w14:textId="77777777" w:rsidR="00A5075E" w:rsidRDefault="00A5075E" w:rsidP="00A5075E">
      <w:r>
        <w:rPr>
          <w:rStyle w:val="CommentReference"/>
        </w:rPr>
        <w:annotationRef/>
      </w:r>
      <w:r>
        <w:rPr>
          <w:color w:val="000000"/>
          <w:sz w:val="20"/>
          <w:szCs w:val="20"/>
        </w:rPr>
        <w:t>I think this is a very roundabout way to say that the retina can’t capture all the information in the visual scene, but physiology alone can’t tell us _why_ the retina selects certain types of information to encode.</w:t>
      </w:r>
    </w:p>
  </w:comment>
  <w:comment w:id="41" w:author="John Pearson" w:date="2024-04-02T08:20:00Z" w:initials="JMP">
    <w:p w14:paraId="00D92FB9" w14:textId="77777777" w:rsidR="00A5075E" w:rsidRDefault="00A5075E" w:rsidP="00A5075E">
      <w:r>
        <w:rPr>
          <w:rStyle w:val="CommentReference"/>
        </w:rPr>
        <w:annotationRef/>
      </w:r>
      <w:r>
        <w:rPr>
          <w:color w:val="000000"/>
          <w:sz w:val="20"/>
          <w:szCs w:val="20"/>
        </w:rPr>
        <w:t>Perhaps a different take is that if we want to understand the retina as an information processing device, this will require quantitative theories.</w:t>
      </w:r>
    </w:p>
  </w:comment>
  <w:comment w:id="48" w:author="John Pearson" w:date="2024-04-02T08:21:00Z" w:initials="JMP">
    <w:p w14:paraId="2B16697E" w14:textId="77777777" w:rsidR="00A5075E" w:rsidRDefault="00A5075E" w:rsidP="00A5075E">
      <w:r>
        <w:rPr>
          <w:rStyle w:val="CommentReference"/>
        </w:rPr>
        <w:annotationRef/>
      </w:r>
      <w:r>
        <w:rPr>
          <w:color w:val="000000"/>
          <w:sz w:val="20"/>
          <w:szCs w:val="20"/>
        </w:rPr>
        <w:t>I think this can be tightened. They remove redundancy to maximize the amount of information they can transmit to the rest of the brain in a finite-sized optic nerve.</w:t>
      </w:r>
    </w:p>
  </w:comment>
  <w:comment w:id="50" w:author="John Pearson" w:date="2024-04-02T08:22:00Z" w:initials="JMP">
    <w:p w14:paraId="027AE89F" w14:textId="77777777" w:rsidR="00A5075E" w:rsidRDefault="00A5075E" w:rsidP="00A5075E">
      <w:r>
        <w:rPr>
          <w:rStyle w:val="CommentReference"/>
        </w:rPr>
        <w:annotationRef/>
      </w:r>
      <w:r>
        <w:rPr>
          <w:color w:val="000000"/>
          <w:sz w:val="20"/>
          <w:szCs w:val="20"/>
        </w:rPr>
        <w:t xml:space="preserve">You’ll of course attach references :). </w:t>
      </w:r>
    </w:p>
  </w:comment>
  <w:comment w:id="51" w:author="John Pearson" w:date="2024-04-02T08:23:00Z" w:initials="JMP">
    <w:p w14:paraId="6D05ECA7" w14:textId="77777777" w:rsidR="00A5075E" w:rsidRDefault="00A5075E" w:rsidP="00A5075E">
      <w:r>
        <w:rPr>
          <w:rStyle w:val="CommentReference"/>
        </w:rPr>
        <w:annotationRef/>
      </w:r>
      <w:r>
        <w:rPr>
          <w:color w:val="000000"/>
          <w:sz w:val="20"/>
          <w:szCs w:val="20"/>
        </w:rPr>
        <w:t>This isn’t, a priori, a limitation. *All* theories make simplifying assumptions. What you should emphasize to your readers is what is limiting us scientifically.</w:t>
      </w:r>
    </w:p>
  </w:comment>
  <w:comment w:id="64" w:author="John Pearson" w:date="2024-04-02T08:23:00Z" w:initials="JMP">
    <w:p w14:paraId="15D61332" w14:textId="77777777" w:rsidR="00A5075E" w:rsidRDefault="00A5075E" w:rsidP="00A5075E">
      <w:r>
        <w:rPr>
          <w:rStyle w:val="CommentReference"/>
        </w:rPr>
        <w:annotationRef/>
      </w:r>
      <w:r>
        <w:rPr>
          <w:color w:val="000000"/>
          <w:sz w:val="20"/>
          <w:szCs w:val="20"/>
        </w:rPr>
        <w:t>This makes it sound as if we’ve learned nothing.</w:t>
      </w:r>
    </w:p>
  </w:comment>
  <w:comment w:id="67" w:author="John Pearson" w:date="2024-04-02T08:24:00Z" w:initials="JMP">
    <w:p w14:paraId="2D57A1A8" w14:textId="77777777" w:rsidR="005803DD" w:rsidRDefault="005803DD" w:rsidP="005803DD">
      <w:r>
        <w:rPr>
          <w:rStyle w:val="CommentReference"/>
        </w:rPr>
        <w:annotationRef/>
      </w:r>
      <w:r>
        <w:rPr>
          <w:color w:val="000000"/>
          <w:sz w:val="20"/>
          <w:szCs w:val="20"/>
        </w:rPr>
        <w:t>What gap, exactly?</w:t>
      </w:r>
    </w:p>
  </w:comment>
  <w:comment w:id="75" w:author="John Pearson" w:date="2024-04-02T08:24:00Z" w:initials="JMP">
    <w:p w14:paraId="09057EBD" w14:textId="77777777" w:rsidR="005803DD" w:rsidRDefault="005803DD" w:rsidP="005803DD">
      <w:r>
        <w:rPr>
          <w:rStyle w:val="CommentReference"/>
        </w:rPr>
        <w:annotationRef/>
      </w:r>
      <w:r>
        <w:rPr>
          <w:color w:val="000000"/>
          <w:sz w:val="20"/>
          <w:szCs w:val="20"/>
        </w:rPr>
        <w:t>I don’t know what you mean here.</w:t>
      </w:r>
    </w:p>
  </w:comment>
  <w:comment w:id="81" w:author="John Pearson" w:date="2024-04-02T08:25:00Z" w:initials="JMP">
    <w:p w14:paraId="0DAFEB51" w14:textId="77777777" w:rsidR="005803DD" w:rsidRDefault="005803DD" w:rsidP="005803DD">
      <w:r>
        <w:rPr>
          <w:rStyle w:val="CommentReference"/>
        </w:rPr>
        <w:annotationRef/>
      </w:r>
      <w:r>
        <w:rPr>
          <w:color w:val="000000"/>
          <w:sz w:val="20"/>
          <w:szCs w:val="20"/>
        </w:rPr>
        <w:t xml:space="preserve">Let’s think about how to tighten this. What you’ll actually learn is how much of the structure of retinal responses can be predicted by efficient coding principles. </w:t>
      </w:r>
    </w:p>
  </w:comment>
  <w:comment w:id="91" w:author="John Pearson" w:date="2024-04-02T08:28:00Z" w:initials="JMP">
    <w:p w14:paraId="528EE09F" w14:textId="77777777" w:rsidR="005803DD" w:rsidRDefault="005803DD" w:rsidP="005803DD">
      <w:r>
        <w:rPr>
          <w:rStyle w:val="CommentReference"/>
        </w:rPr>
        <w:annotationRef/>
      </w:r>
      <w:r>
        <w:rPr>
          <w:color w:val="000000"/>
          <w:sz w:val="20"/>
          <w:szCs w:val="20"/>
        </w:rPr>
        <w:t xml:space="preserve">This is too much background for aims. You need to get right to the limitation and the puzzle. Previous models have looked at color, so tell me what they haven’t done. Then tell me only the information I need to understand the aim. </w:t>
      </w:r>
    </w:p>
  </w:comment>
  <w:comment w:id="92" w:author="John Pearson" w:date="2024-04-02T08:29:00Z" w:initials="JMP">
    <w:p w14:paraId="1181D88F" w14:textId="77777777" w:rsidR="005803DD" w:rsidRDefault="005803DD" w:rsidP="005803DD">
      <w:r>
        <w:rPr>
          <w:rStyle w:val="CommentReference"/>
        </w:rPr>
        <w:annotationRef/>
      </w:r>
      <w:r>
        <w:rPr>
          <w:color w:val="000000"/>
          <w:sz w:val="20"/>
          <w:szCs w:val="20"/>
        </w:rPr>
        <w:t>You may end up with many of the same facts, but you need to aim them more directly at the questions you raise.</w:t>
      </w:r>
    </w:p>
  </w:comment>
  <w:comment w:id="126" w:author="John Pearson" w:date="2024-04-02T08:29:00Z" w:initials="JMP">
    <w:p w14:paraId="37712D47" w14:textId="77777777" w:rsidR="005803DD" w:rsidRDefault="005803DD" w:rsidP="005803DD">
      <w:r>
        <w:rPr>
          <w:rStyle w:val="CommentReference"/>
        </w:rPr>
        <w:annotationRef/>
      </w:r>
      <w:r>
        <w:rPr>
          <w:color w:val="000000"/>
          <w:sz w:val="20"/>
          <w:szCs w:val="20"/>
        </w:rPr>
        <w:t>I don’t think we speak of a scene in motion. Are you missing a word? “Rich in motion”?</w:t>
      </w:r>
    </w:p>
  </w:comment>
  <w:comment w:id="133" w:author="John Pearson" w:date="2024-04-02T08:31:00Z" w:initials="JMP">
    <w:p w14:paraId="006C20B9" w14:textId="77777777" w:rsidR="005803DD" w:rsidRDefault="005803DD" w:rsidP="005803DD">
      <w:r>
        <w:rPr>
          <w:rStyle w:val="CommentReference"/>
        </w:rPr>
        <w:annotationRef/>
      </w:r>
      <w:r>
        <w:rPr>
          <w:color w:val="000000"/>
          <w:sz w:val="20"/>
          <w:szCs w:val="20"/>
        </w:rPr>
        <w:t>“I hypothesize that these populations emerge naturally from efficient coding principles…”</w:t>
      </w:r>
    </w:p>
  </w:comment>
  <w:comment w:id="149" w:author="John Pearson" w:date="2024-04-02T08:35:00Z" w:initials="JMP">
    <w:p w14:paraId="4E79283B" w14:textId="77777777" w:rsidR="00C353D2" w:rsidRDefault="00C353D2" w:rsidP="00C353D2">
      <w:r>
        <w:rPr>
          <w:rStyle w:val="CommentReference"/>
        </w:rPr>
        <w:annotationRef/>
      </w:r>
      <w:r>
        <w:rPr>
          <w:color w:val="000000"/>
          <w:sz w:val="20"/>
          <w:szCs w:val="20"/>
        </w:rPr>
        <w:t>From what you’ve written, it’s unclear why you need this comparison.</w:t>
      </w:r>
    </w:p>
  </w:comment>
  <w:comment w:id="154" w:author="John Pearson" w:date="2024-04-02T08:36:00Z" w:initials="JMP">
    <w:p w14:paraId="71E97DF8" w14:textId="77777777" w:rsidR="00C353D2" w:rsidRDefault="00C353D2" w:rsidP="00C353D2">
      <w:r>
        <w:rPr>
          <w:rStyle w:val="CommentReference"/>
        </w:rPr>
        <w:annotationRef/>
      </w:r>
      <w:r>
        <w:rPr>
          <w:color w:val="000000"/>
          <w:sz w:val="20"/>
          <w:szCs w:val="20"/>
        </w:rPr>
        <w:t xml:space="preserve">From the way this is written, it feels like these will all be </w:t>
      </w:r>
      <w:proofErr w:type="spellStart"/>
      <w:r>
        <w:rPr>
          <w:color w:val="000000"/>
          <w:sz w:val="20"/>
          <w:szCs w:val="20"/>
        </w:rPr>
        <w:t>postdictions</w:t>
      </w:r>
      <w:proofErr w:type="spellEnd"/>
      <w:r>
        <w:rPr>
          <w:color w:val="000000"/>
          <w:sz w:val="20"/>
          <w:szCs w:val="20"/>
        </w:rPr>
        <w:t xml:space="preserve"> — explanations of known phenomena. Either clarify or write toward a different takea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3FDEF0" w15:done="1"/>
  <w15:commentEx w15:paraId="74A462FE" w15:done="1"/>
  <w15:commentEx w15:paraId="3CB20309" w15:done="1"/>
  <w15:commentEx w15:paraId="70E9D143" w15:done="1"/>
  <w15:commentEx w15:paraId="00D92FB9" w15:done="1"/>
  <w15:commentEx w15:paraId="2B16697E" w15:done="1"/>
  <w15:commentEx w15:paraId="027AE89F" w15:done="1"/>
  <w15:commentEx w15:paraId="6D05ECA7" w15:done="1"/>
  <w15:commentEx w15:paraId="15D61332" w15:done="1"/>
  <w15:commentEx w15:paraId="2D57A1A8" w15:done="1"/>
  <w15:commentEx w15:paraId="09057EBD" w15:done="1"/>
  <w15:commentEx w15:paraId="0DAFEB51" w15:done="1"/>
  <w15:commentEx w15:paraId="528EE09F" w15:done="0"/>
  <w15:commentEx w15:paraId="1181D88F" w15:paraIdParent="528EE09F" w15:done="0"/>
  <w15:commentEx w15:paraId="37712D47" w15:done="1"/>
  <w15:commentEx w15:paraId="006C20B9" w15:done="1"/>
  <w15:commentEx w15:paraId="4E79283B" w15:done="0"/>
  <w15:commentEx w15:paraId="71E97D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7E7DB6" w16cex:dateUtc="2024-04-02T12:17:00Z"/>
  <w16cex:commentExtensible w16cex:durableId="5B8142A5" w16cex:dateUtc="2024-04-02T12:17:00Z"/>
  <w16cex:commentExtensible w16cex:durableId="1DC59E85" w16cex:dateUtc="2024-04-02T12:18:00Z"/>
  <w16cex:commentExtensible w16cex:durableId="2BDEBCC0" w16cex:dateUtc="2024-04-02T12:19:00Z"/>
  <w16cex:commentExtensible w16cex:durableId="4B1CB5F4" w16cex:dateUtc="2024-04-02T12:20:00Z"/>
  <w16cex:commentExtensible w16cex:durableId="5341B28C" w16cex:dateUtc="2024-04-02T12:21:00Z"/>
  <w16cex:commentExtensible w16cex:durableId="594289C3" w16cex:dateUtc="2024-04-02T12:22:00Z"/>
  <w16cex:commentExtensible w16cex:durableId="69E656EC" w16cex:dateUtc="2024-04-02T12:23:00Z"/>
  <w16cex:commentExtensible w16cex:durableId="31A4B281" w16cex:dateUtc="2024-04-02T12:23:00Z"/>
  <w16cex:commentExtensible w16cex:durableId="7BCF6B9F" w16cex:dateUtc="2024-04-02T12:24:00Z"/>
  <w16cex:commentExtensible w16cex:durableId="724EEB5E" w16cex:dateUtc="2024-04-02T12:24:00Z"/>
  <w16cex:commentExtensible w16cex:durableId="76B9AFD1" w16cex:dateUtc="2024-04-02T12:25:00Z"/>
  <w16cex:commentExtensible w16cex:durableId="7418FE32" w16cex:dateUtc="2024-04-02T12:28:00Z"/>
  <w16cex:commentExtensible w16cex:durableId="07E61CA1" w16cex:dateUtc="2024-04-02T12:29:00Z"/>
  <w16cex:commentExtensible w16cex:durableId="08C2A3D1" w16cex:dateUtc="2024-04-02T12:29:00Z"/>
  <w16cex:commentExtensible w16cex:durableId="087DDDCA" w16cex:dateUtc="2024-04-02T12:31:00Z"/>
  <w16cex:commentExtensible w16cex:durableId="269FF333" w16cex:dateUtc="2024-04-02T12:35:00Z"/>
  <w16cex:commentExtensible w16cex:durableId="706E0404" w16cex:dateUtc="2024-04-02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3FDEF0" w16cid:durableId="4A7E7DB6"/>
  <w16cid:commentId w16cid:paraId="74A462FE" w16cid:durableId="5B8142A5"/>
  <w16cid:commentId w16cid:paraId="3CB20309" w16cid:durableId="1DC59E85"/>
  <w16cid:commentId w16cid:paraId="70E9D143" w16cid:durableId="2BDEBCC0"/>
  <w16cid:commentId w16cid:paraId="00D92FB9" w16cid:durableId="4B1CB5F4"/>
  <w16cid:commentId w16cid:paraId="2B16697E" w16cid:durableId="5341B28C"/>
  <w16cid:commentId w16cid:paraId="027AE89F" w16cid:durableId="594289C3"/>
  <w16cid:commentId w16cid:paraId="6D05ECA7" w16cid:durableId="69E656EC"/>
  <w16cid:commentId w16cid:paraId="15D61332" w16cid:durableId="31A4B281"/>
  <w16cid:commentId w16cid:paraId="2D57A1A8" w16cid:durableId="7BCF6B9F"/>
  <w16cid:commentId w16cid:paraId="09057EBD" w16cid:durableId="724EEB5E"/>
  <w16cid:commentId w16cid:paraId="0DAFEB51" w16cid:durableId="76B9AFD1"/>
  <w16cid:commentId w16cid:paraId="528EE09F" w16cid:durableId="7418FE32"/>
  <w16cid:commentId w16cid:paraId="1181D88F" w16cid:durableId="07E61CA1"/>
  <w16cid:commentId w16cid:paraId="37712D47" w16cid:durableId="08C2A3D1"/>
  <w16cid:commentId w16cid:paraId="006C20B9" w16cid:durableId="087DDDCA"/>
  <w16cid:commentId w16cid:paraId="4E79283B" w16cid:durableId="269FF333"/>
  <w16cid:commentId w16cid:paraId="71E97DF8" w16cid:durableId="706E04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Amand">
    <w15:presenceInfo w15:providerId="AD" w15:userId="S::david.st-amand@mail.mcgill.ca::830d4aea-3b36-4f27-bbc2-e0642298996c"/>
  </w15:person>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24&lt;/item&gt;&lt;item&gt;26&lt;/item&gt;&lt;item&gt;27&lt;/item&gt;&lt;item&gt;30&lt;/item&gt;&lt;item&gt;32&lt;/item&gt;&lt;item&gt;35&lt;/item&gt;&lt;item&gt;38&lt;/item&gt;&lt;item&gt;45&lt;/item&gt;&lt;item&gt;48&lt;/item&gt;&lt;/record-ids&gt;&lt;/item&gt;&lt;/Libraries&gt;"/>
  </w:docVars>
  <w:rsids>
    <w:rsidRoot w:val="003A5854"/>
    <w:rsid w:val="00007C76"/>
    <w:rsid w:val="00052DB8"/>
    <w:rsid w:val="00073BBA"/>
    <w:rsid w:val="0009150E"/>
    <w:rsid w:val="002008C2"/>
    <w:rsid w:val="00213114"/>
    <w:rsid w:val="003033BE"/>
    <w:rsid w:val="00341DE4"/>
    <w:rsid w:val="003A5854"/>
    <w:rsid w:val="003E2C43"/>
    <w:rsid w:val="003F1A08"/>
    <w:rsid w:val="004333D3"/>
    <w:rsid w:val="004409FB"/>
    <w:rsid w:val="004629A7"/>
    <w:rsid w:val="00485F91"/>
    <w:rsid w:val="0050247A"/>
    <w:rsid w:val="00527C28"/>
    <w:rsid w:val="005803DD"/>
    <w:rsid w:val="006B43D2"/>
    <w:rsid w:val="006E6CCC"/>
    <w:rsid w:val="007707A2"/>
    <w:rsid w:val="0078619D"/>
    <w:rsid w:val="00791097"/>
    <w:rsid w:val="008023DE"/>
    <w:rsid w:val="00804FAA"/>
    <w:rsid w:val="008D1C0B"/>
    <w:rsid w:val="009A5DA8"/>
    <w:rsid w:val="009C34E2"/>
    <w:rsid w:val="009C4DD3"/>
    <w:rsid w:val="00A04F37"/>
    <w:rsid w:val="00A35B7D"/>
    <w:rsid w:val="00A5075E"/>
    <w:rsid w:val="00B01985"/>
    <w:rsid w:val="00B70913"/>
    <w:rsid w:val="00B91492"/>
    <w:rsid w:val="00BE5022"/>
    <w:rsid w:val="00C2372F"/>
    <w:rsid w:val="00C353D2"/>
    <w:rsid w:val="00C42D50"/>
    <w:rsid w:val="00C74893"/>
    <w:rsid w:val="00CD1311"/>
    <w:rsid w:val="00CE14EB"/>
    <w:rsid w:val="00DD5B27"/>
    <w:rsid w:val="00E07422"/>
    <w:rsid w:val="00E85484"/>
    <w:rsid w:val="00E86128"/>
    <w:rsid w:val="00E94993"/>
    <w:rsid w:val="00F001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8EE5"/>
  <w15:chartTrackingRefBased/>
  <w15:docId w15:val="{BBA1F684-37AC-431C-9FD1-806F73F28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85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5854"/>
    <w:rPr>
      <w:sz w:val="16"/>
      <w:szCs w:val="16"/>
    </w:rPr>
  </w:style>
  <w:style w:type="paragraph" w:styleId="Revision">
    <w:name w:val="Revision"/>
    <w:hidden/>
    <w:uiPriority w:val="99"/>
    <w:semiHidden/>
    <w:rsid w:val="00A5075E"/>
    <w:pPr>
      <w:spacing w:after="0" w:line="240" w:lineRule="auto"/>
    </w:pPr>
  </w:style>
  <w:style w:type="paragraph" w:styleId="CommentText">
    <w:name w:val="annotation text"/>
    <w:basedOn w:val="Normal"/>
    <w:link w:val="CommentTextChar"/>
    <w:uiPriority w:val="99"/>
    <w:semiHidden/>
    <w:unhideWhenUsed/>
    <w:rsid w:val="00A5075E"/>
    <w:pPr>
      <w:spacing w:line="240" w:lineRule="auto"/>
    </w:pPr>
    <w:rPr>
      <w:sz w:val="20"/>
      <w:szCs w:val="20"/>
    </w:rPr>
  </w:style>
  <w:style w:type="character" w:customStyle="1" w:styleId="CommentTextChar">
    <w:name w:val="Comment Text Char"/>
    <w:basedOn w:val="DefaultParagraphFont"/>
    <w:link w:val="CommentText"/>
    <w:uiPriority w:val="99"/>
    <w:semiHidden/>
    <w:rsid w:val="00A5075E"/>
    <w:rPr>
      <w:sz w:val="20"/>
      <w:szCs w:val="20"/>
    </w:rPr>
  </w:style>
  <w:style w:type="paragraph" w:styleId="CommentSubject">
    <w:name w:val="annotation subject"/>
    <w:basedOn w:val="CommentText"/>
    <w:next w:val="CommentText"/>
    <w:link w:val="CommentSubjectChar"/>
    <w:uiPriority w:val="99"/>
    <w:semiHidden/>
    <w:unhideWhenUsed/>
    <w:rsid w:val="00A5075E"/>
    <w:rPr>
      <w:b/>
      <w:bCs/>
    </w:rPr>
  </w:style>
  <w:style w:type="character" w:customStyle="1" w:styleId="CommentSubjectChar">
    <w:name w:val="Comment Subject Char"/>
    <w:basedOn w:val="CommentTextChar"/>
    <w:link w:val="CommentSubject"/>
    <w:uiPriority w:val="99"/>
    <w:semiHidden/>
    <w:rsid w:val="00A5075E"/>
    <w:rPr>
      <w:b/>
      <w:bCs/>
      <w:sz w:val="20"/>
      <w:szCs w:val="20"/>
    </w:rPr>
  </w:style>
  <w:style w:type="paragraph" w:customStyle="1" w:styleId="EndNoteBibliographyTitle">
    <w:name w:val="EndNote Bibliography Title"/>
    <w:basedOn w:val="Normal"/>
    <w:link w:val="EndNoteBibliographyTitleChar"/>
    <w:rsid w:val="008D1C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1C0B"/>
    <w:rPr>
      <w:rFonts w:ascii="Calibri" w:hAnsi="Calibri" w:cs="Calibri"/>
      <w:noProof/>
    </w:rPr>
  </w:style>
  <w:style w:type="paragraph" w:customStyle="1" w:styleId="EndNoteBibliography">
    <w:name w:val="EndNote Bibliography"/>
    <w:basedOn w:val="Normal"/>
    <w:link w:val="EndNoteBibliographyChar"/>
    <w:rsid w:val="008D1C0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1C0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9</TotalTime>
  <Pages>2</Pages>
  <Words>2295</Words>
  <Characters>1308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3</cp:revision>
  <dcterms:created xsi:type="dcterms:W3CDTF">2024-04-02T12:14:00Z</dcterms:created>
  <dcterms:modified xsi:type="dcterms:W3CDTF">2024-04-16T05:25:00Z</dcterms:modified>
</cp:coreProperties>
</file>